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5058D8" w14:textId="228DD7F4" w:rsidR="00122B25" w:rsidRDefault="00122B25" w:rsidP="000F17C5">
      <w:pPr>
        <w:pStyle w:val="Default"/>
        <w:spacing w:line="360" w:lineRule="auto"/>
        <w:jc w:val="center"/>
        <w:rPr>
          <w:b/>
          <w:bCs/>
          <w:sz w:val="28"/>
          <w:szCs w:val="28"/>
        </w:rPr>
        <w:sectPr w:rsidR="00122B25" w:rsidSect="002A387E">
          <w:footerReference w:type="default" r:id="rId8"/>
          <w:footerReference w:type="first" r:id="rId9"/>
          <w:pgSz w:w="11906" w:h="16838" w:code="9"/>
          <w:pgMar w:top="1701" w:right="1701" w:bottom="1701" w:left="2268" w:header="720" w:footer="720" w:gutter="0"/>
          <w:cols w:space="720"/>
          <w:titlePg/>
          <w:docGrid w:linePitch="360"/>
        </w:sectPr>
      </w:pPr>
    </w:p>
    <w:p w14:paraId="12805C58" w14:textId="1B9C87F4" w:rsidR="003F4C69" w:rsidRPr="004B54CC" w:rsidRDefault="003F4C69" w:rsidP="000F17C5">
      <w:pPr>
        <w:pStyle w:val="Default"/>
        <w:spacing w:line="360" w:lineRule="auto"/>
        <w:jc w:val="center"/>
        <w:rPr>
          <w:b/>
          <w:bCs/>
          <w:sz w:val="28"/>
          <w:szCs w:val="28"/>
        </w:rPr>
        <w:sectPr w:rsidR="003F4C69" w:rsidRPr="004B54CC" w:rsidSect="002A387E">
          <w:type w:val="continuous"/>
          <w:pgSz w:w="11906" w:h="16838" w:code="9"/>
          <w:pgMar w:top="1701" w:right="1701" w:bottom="1701" w:left="2268" w:header="720" w:footer="720" w:gutter="0"/>
          <w:cols w:space="720"/>
          <w:titlePg/>
          <w:docGrid w:linePitch="360"/>
        </w:sectPr>
      </w:pPr>
    </w:p>
    <w:p w14:paraId="12D66357" w14:textId="77777777" w:rsidR="00930291" w:rsidRDefault="00930291" w:rsidP="008B0D64">
      <w:pPr>
        <w:pStyle w:val="Heading1"/>
        <w:ind w:right="-1"/>
        <w:sectPr w:rsidR="00930291" w:rsidSect="002A387E">
          <w:pgSz w:w="11906" w:h="16838" w:code="9"/>
          <w:pgMar w:top="1701" w:right="1701" w:bottom="1701" w:left="2268" w:header="720" w:footer="720" w:gutter="0"/>
          <w:pgNumType w:fmt="lowerRoman" w:start="1"/>
          <w:cols w:space="720"/>
          <w:docGrid w:linePitch="360"/>
        </w:sectPr>
      </w:pPr>
    </w:p>
    <w:p w14:paraId="01146CF6" w14:textId="6A77C09B" w:rsidR="00674095" w:rsidRPr="004A6DBD" w:rsidRDefault="00784C27" w:rsidP="000F35C5">
      <w:pPr>
        <w:pStyle w:val="Heading1"/>
        <w:numPr>
          <w:ilvl w:val="0"/>
          <w:numId w:val="50"/>
        </w:numPr>
        <w:ind w:right="-1"/>
      </w:pPr>
      <w:bookmarkStart w:id="0" w:name="_Toc92832789"/>
      <w:r>
        <w:lastRenderedPageBreak/>
        <w:br/>
      </w:r>
      <w:bookmarkStart w:id="1" w:name="_Toc110930543"/>
      <w:r w:rsidR="00674095" w:rsidRPr="004A6DBD">
        <w:t>Kesimpulan dan Saran</w:t>
      </w:r>
      <w:bookmarkEnd w:id="1"/>
    </w:p>
    <w:p w14:paraId="3AC962D0" w14:textId="77777777" w:rsidR="00674095" w:rsidRDefault="00674095" w:rsidP="00674095"/>
    <w:p w14:paraId="053AB441" w14:textId="261372FC" w:rsidR="00674095" w:rsidRDefault="00674095" w:rsidP="00674095">
      <w:pPr>
        <w:pStyle w:val="Heading2"/>
      </w:pPr>
      <w:bookmarkStart w:id="2" w:name="_Toc110930544"/>
      <w:r>
        <w:t>Kesimpulan</w:t>
      </w:r>
      <w:bookmarkEnd w:id="2"/>
    </w:p>
    <w:p w14:paraId="532EF301" w14:textId="59FB885A" w:rsidR="00674095" w:rsidRDefault="00BA67A5" w:rsidP="002271BE">
      <w:pPr>
        <w:pStyle w:val="ListParagraph"/>
        <w:ind w:left="567" w:firstLine="567"/>
      </w:pPr>
      <w:r>
        <w:t>Bedasarkan analisis yang telah dilakukan pada BAB IV maka dapat disimpulkan sebagai berikut</w:t>
      </w:r>
      <w:r w:rsidR="00514752">
        <w:t>:</w:t>
      </w:r>
    </w:p>
    <w:p w14:paraId="10BA05EC" w14:textId="3FAE2E5E" w:rsidR="00BA67A5" w:rsidRDefault="00BA67A5" w:rsidP="00B911A7">
      <w:pPr>
        <w:pStyle w:val="ListParagraph"/>
        <w:numPr>
          <w:ilvl w:val="0"/>
          <w:numId w:val="48"/>
        </w:numPr>
        <w:jc w:val="both"/>
      </w:pPr>
      <w:r>
        <w:t>Tingkat pelayanan simpang 3 Gerbang Tol Bekasi Timur 1, Kota Bekasi kodisi eksisting</w:t>
      </w:r>
      <w:r w:rsidR="00D75329">
        <w:t xml:space="preserve"> </w:t>
      </w:r>
      <w:r w:rsidR="003219FB">
        <w:t xml:space="preserve">memiliki tingkat pelayanan “B”, </w:t>
      </w:r>
      <w:r w:rsidR="007100B2">
        <w:t>Hal ini</w:t>
      </w:r>
      <w:r w:rsidR="00AE3576">
        <w:t xml:space="preserve"> didasari oleh hasil perhitungan </w:t>
      </w:r>
      <w:r w:rsidR="00AE3576" w:rsidRPr="00AE3576">
        <w:rPr>
          <w:i/>
          <w:iCs/>
        </w:rPr>
        <w:t>software</w:t>
      </w:r>
      <w:r w:rsidR="00AE3576">
        <w:t xml:space="preserve"> </w:t>
      </w:r>
      <w:r w:rsidR="00B50B17">
        <w:t xml:space="preserve"> </w:t>
      </w:r>
      <w:r w:rsidR="00AE3576">
        <w:t>KAJI yang menyebutkan bahwa tundaan pada kondisi eksisting simpang berada di 14.60 detik/kend.</w:t>
      </w:r>
      <w:r w:rsidR="007100B2">
        <w:t xml:space="preserve"> </w:t>
      </w:r>
      <w:r w:rsidR="00AE3576">
        <w:t>Lalu dihasilkan juga bahwa nilai derajat kejenuhan pada kondisi eksisting dengan nilai 0.867 smp/jam dengan kapasitas 6</w:t>
      </w:r>
      <w:r w:rsidR="00B50B17">
        <w:t>.</w:t>
      </w:r>
      <w:r w:rsidR="00AE3576">
        <w:t>899 smp/jam.</w:t>
      </w:r>
    </w:p>
    <w:p w14:paraId="6AD80A56" w14:textId="06C3D953" w:rsidR="00CA3BB6" w:rsidRPr="00CA3BB6" w:rsidRDefault="00AE3576" w:rsidP="00B911A7">
      <w:pPr>
        <w:pStyle w:val="ListParagraph"/>
        <w:numPr>
          <w:ilvl w:val="0"/>
          <w:numId w:val="48"/>
        </w:numPr>
        <w:jc w:val="both"/>
      </w:pPr>
      <w:r>
        <w:t xml:space="preserve">Dari 3 (tiga) alternatif solusi yang telah diberikan, </w:t>
      </w:r>
      <w:r w:rsidR="00DC06D0">
        <w:t>P</w:t>
      </w:r>
      <w:r w:rsidR="006904F9">
        <w:t>eningkatan kinerja simpang yang</w:t>
      </w:r>
      <w:r w:rsidR="006F13D4">
        <w:t xml:space="preserve"> paling sesuai </w:t>
      </w:r>
      <w:r w:rsidR="00C14230">
        <w:t xml:space="preserve">adalah lebih direkomendasikan </w:t>
      </w:r>
      <w:r>
        <w:t>yaitu alternatif solusi 3</w:t>
      </w:r>
      <w:r w:rsidR="00C61B44">
        <w:t xml:space="preserve"> </w:t>
      </w:r>
      <w:r>
        <w:t xml:space="preserve">dengan penertiban hambatan samping dan pengaturan arus kendaraan berat. </w:t>
      </w:r>
      <w:r w:rsidR="00C61B44">
        <w:t>Solusi ini menurunkan derajat kejenuhan se</w:t>
      </w:r>
      <w:r w:rsidR="006E236E">
        <w:t xml:space="preserve">besar </w:t>
      </w:r>
      <w:r w:rsidR="0051176B">
        <w:t>0.</w:t>
      </w:r>
      <w:r w:rsidR="00425376">
        <w:t>867</w:t>
      </w:r>
      <w:r w:rsidR="0051176B">
        <w:t xml:space="preserve"> menjadi 0.</w:t>
      </w:r>
      <w:r w:rsidR="00425376">
        <w:t>840</w:t>
      </w:r>
      <w:r w:rsidR="00C61B44">
        <w:t>, menurunkan waktu tundaan se</w:t>
      </w:r>
      <w:r w:rsidR="006E236E">
        <w:t>besar</w:t>
      </w:r>
      <w:r w:rsidR="00C61B44">
        <w:t xml:space="preserve"> </w:t>
      </w:r>
      <w:r w:rsidR="0051176B">
        <w:t>1</w:t>
      </w:r>
      <w:r w:rsidR="00425376">
        <w:t>4.60 detik/kend menjadi 13.97detik/kend.</w:t>
      </w:r>
    </w:p>
    <w:p w14:paraId="2541EE59" w14:textId="77777777" w:rsidR="00674095" w:rsidRDefault="00674095" w:rsidP="00674095">
      <w:pPr>
        <w:pStyle w:val="Heading2"/>
      </w:pPr>
      <w:bookmarkStart w:id="3" w:name="_Toc110930545"/>
      <w:r>
        <w:t>Saran</w:t>
      </w:r>
      <w:bookmarkEnd w:id="3"/>
    </w:p>
    <w:p w14:paraId="6178CC73" w14:textId="1FAAF79D" w:rsidR="00CF2BF2" w:rsidRPr="00612075" w:rsidRDefault="00807858" w:rsidP="0091736A">
      <w:pPr>
        <w:pStyle w:val="BodyText"/>
        <w:spacing w:line="360" w:lineRule="auto"/>
        <w:ind w:left="567" w:firstLine="567"/>
        <w:jc w:val="both"/>
      </w:pPr>
      <w:r>
        <w:t>P</w:t>
      </w:r>
      <w:r w:rsidR="00DC06D0">
        <w:t xml:space="preserve">enelitian lebih lanjut </w:t>
      </w:r>
      <w:r w:rsidR="006F4CF1">
        <w:t xml:space="preserve">dengan menambahkan variabel kecepatan dan konflik lalu lalu lintas, bertujuan untuk memperlengkap pembahasan tentang simpang tak bersinyal gerbang tol </w:t>
      </w:r>
      <w:r w:rsidR="00B84DAB">
        <w:t>B</w:t>
      </w:r>
      <w:r w:rsidR="006F4CF1">
        <w:t xml:space="preserve">ekasi </w:t>
      </w:r>
      <w:r w:rsidR="00B84DAB">
        <w:t>T</w:t>
      </w:r>
      <w:r w:rsidR="006F4CF1">
        <w:t xml:space="preserve">imur 1. </w:t>
      </w:r>
      <w:r w:rsidR="0091736A">
        <w:t>P</w:t>
      </w:r>
      <w:r w:rsidR="003D7B3D">
        <w:t xml:space="preserve">enelitian selanjutnya bisa </w:t>
      </w:r>
      <w:r w:rsidR="006F4CF1">
        <w:t>menambahkan R</w:t>
      </w:r>
      <w:r w:rsidR="0091736A">
        <w:t xml:space="preserve">incian </w:t>
      </w:r>
      <w:r w:rsidR="006F4CF1">
        <w:t>A</w:t>
      </w:r>
      <w:r w:rsidR="0091736A">
        <w:t xml:space="preserve">nggaran </w:t>
      </w:r>
      <w:r w:rsidR="006F4CF1">
        <w:t>B</w:t>
      </w:r>
      <w:r w:rsidR="0091736A">
        <w:t>iaya (RAB)</w:t>
      </w:r>
      <w:r w:rsidR="006F4CF1">
        <w:t xml:space="preserve"> dari rekomendasi yang akan diterapkan</w:t>
      </w:r>
      <w:r w:rsidR="003D7B3D">
        <w:t xml:space="preserve"> kedepannya</w:t>
      </w:r>
      <w:r w:rsidR="006F4CF1">
        <w:t>.</w:t>
      </w:r>
      <w:r w:rsidR="007E0121">
        <w:t xml:space="preserve"> </w:t>
      </w:r>
      <w:r w:rsidR="00FB6F04">
        <w:t xml:space="preserve">Lalu perlu dikaji ulang tentang bagaimana cara perhitungan dalam </w:t>
      </w:r>
      <w:r w:rsidR="00FB6F04" w:rsidRPr="00FB6F04">
        <w:rPr>
          <w:i/>
          <w:iCs/>
        </w:rPr>
        <w:t>software</w:t>
      </w:r>
      <w:r w:rsidR="00FB6F04">
        <w:t xml:space="preserve"> KAJI</w:t>
      </w:r>
      <w:r w:rsidR="00CF6CB3">
        <w:t xml:space="preserve"> dan lebih disarankan menggunakan metode MKJI untuk perhitungan dan penentuan tingkat pelayanan</w:t>
      </w:r>
      <w:r w:rsidR="00425376">
        <w:t>.</w:t>
      </w:r>
      <w:r w:rsidR="00CF2BF2" w:rsidRPr="00612075">
        <w:br w:type="page"/>
      </w:r>
    </w:p>
    <w:p w14:paraId="3778B8AB" w14:textId="7398C9CF" w:rsidR="00554E2B" w:rsidRPr="004B54CC" w:rsidRDefault="00892E5B" w:rsidP="0059362F">
      <w:pPr>
        <w:pStyle w:val="Heading1"/>
        <w:numPr>
          <w:ilvl w:val="0"/>
          <w:numId w:val="0"/>
        </w:numPr>
        <w:ind w:right="-1"/>
      </w:pPr>
      <w:bookmarkStart w:id="4" w:name="_Toc110930546"/>
      <w:r w:rsidRPr="0074395A">
        <w:lastRenderedPageBreak/>
        <w:t>Daftar Pustaka</w:t>
      </w:r>
      <w:bookmarkEnd w:id="0"/>
      <w:bookmarkEnd w:id="4"/>
    </w:p>
    <w:p w14:paraId="4B6D4A64" w14:textId="6475B9E9" w:rsidR="00892E5B" w:rsidRDefault="00892E5B" w:rsidP="00D930A2">
      <w:pPr>
        <w:jc w:val="both"/>
        <w:rPr>
          <w:rFonts w:cs="Tahoma"/>
        </w:rPr>
      </w:pPr>
    </w:p>
    <w:p w14:paraId="67FBFB87" w14:textId="2CF66CE5" w:rsidR="00D33515" w:rsidRPr="00D33515" w:rsidRDefault="00A8187B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>
        <w:rPr>
          <w:rFonts w:cs="Tahoma"/>
        </w:rPr>
        <w:fldChar w:fldCharType="begin" w:fldLock="1"/>
      </w:r>
      <w:r>
        <w:rPr>
          <w:rFonts w:cs="Tahoma"/>
        </w:rPr>
        <w:instrText xml:space="preserve">ADDIN Mendeley Bibliography CSL_BIBLIOGRAPHY </w:instrText>
      </w:r>
      <w:r>
        <w:rPr>
          <w:rFonts w:cs="Tahoma"/>
        </w:rPr>
        <w:fldChar w:fldCharType="separate"/>
      </w:r>
      <w:r w:rsidR="00D33515" w:rsidRPr="00D33515">
        <w:rPr>
          <w:rFonts w:cs="Tahoma"/>
          <w:noProof/>
          <w:szCs w:val="24"/>
        </w:rPr>
        <w:t xml:space="preserve">Alhadar, A. (2011). </w:t>
      </w:r>
      <w:r w:rsidR="00D33515" w:rsidRPr="00D33515">
        <w:rPr>
          <w:rFonts w:cs="Tahoma"/>
          <w:i/>
          <w:iCs/>
          <w:noProof/>
          <w:szCs w:val="24"/>
        </w:rPr>
        <w:t>ANALISIS KINERJA JALAN DALAM UPAYA MENGATASI KEMACETAN LALU LINTAS PADA RUAS SIMPANG BERSINYAL DI KOTA PALU</w:t>
      </w:r>
      <w:r w:rsidR="00D33515" w:rsidRPr="00D33515">
        <w:rPr>
          <w:rFonts w:cs="Tahoma"/>
          <w:noProof/>
          <w:szCs w:val="24"/>
        </w:rPr>
        <w:t>.</w:t>
      </w:r>
    </w:p>
    <w:p w14:paraId="48ED521E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t xml:space="preserve">Berita Trans.com. (2021). Bus Kota di Depan Gerbang Tol Bekasi Timur Berlimpah Penumpang Senin Pagi. </w:t>
      </w:r>
      <w:r w:rsidRPr="00D33515">
        <w:rPr>
          <w:rFonts w:cs="Tahoma"/>
          <w:i/>
          <w:iCs/>
          <w:noProof/>
          <w:szCs w:val="24"/>
        </w:rPr>
        <w:t>Berita Trans.com</w:t>
      </w:r>
      <w:r w:rsidRPr="00D33515">
        <w:rPr>
          <w:rFonts w:cs="Tahoma"/>
          <w:noProof/>
          <w:szCs w:val="24"/>
        </w:rPr>
        <w:t>. https://www.beritatrans.com/artikel/209983/Bus-Kota-di-Depan-Gerbang-Tol-Bekasi-Timur-Berlimpah-Penumpang-Senin-Pagi/</w:t>
      </w:r>
    </w:p>
    <w:p w14:paraId="53742E33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t xml:space="preserve">Doviyanto, R. (2020). </w:t>
      </w:r>
      <w:r w:rsidRPr="00D33515">
        <w:rPr>
          <w:rFonts w:cs="Tahoma"/>
          <w:i/>
          <w:iCs/>
          <w:noProof/>
          <w:szCs w:val="24"/>
        </w:rPr>
        <w:t>EVALUASI SIMPANG TAK BERSINYAL JALAN MT. HARYONO – JALAN BANGGERIS</w:t>
      </w:r>
      <w:r w:rsidRPr="00D33515">
        <w:rPr>
          <w:rFonts w:cs="Tahoma"/>
          <w:noProof/>
          <w:szCs w:val="24"/>
        </w:rPr>
        <w:t>.</w:t>
      </w:r>
    </w:p>
    <w:p w14:paraId="2B1D4A8C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t xml:space="preserve">Hudari, A., Surya, A., Adawiyah, R., Kalimantan, I., Al, M. A., &amp; Banjarmasin, B. (2021). </w:t>
      </w:r>
      <w:r w:rsidRPr="00D33515">
        <w:rPr>
          <w:rFonts w:cs="Tahoma"/>
          <w:i/>
          <w:iCs/>
          <w:noProof/>
          <w:szCs w:val="24"/>
        </w:rPr>
        <w:t>PENGARUH HAMBATAN SAMPING TERHADAP KINERJA JALAN PADA RUAS JALAN UJUNG MURUNG-SUDIMAMPIR KOTA BANJARMASIN</w:t>
      </w:r>
      <w:r w:rsidRPr="00D33515">
        <w:rPr>
          <w:rFonts w:cs="Tahoma"/>
          <w:noProof/>
          <w:szCs w:val="24"/>
        </w:rPr>
        <w:t>.</w:t>
      </w:r>
    </w:p>
    <w:p w14:paraId="1DC1A58B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t xml:space="preserve">Koran Bekasi.ID. (2021). Pintu Tol Bekasi Timur Sering Macet. </w:t>
      </w:r>
      <w:r w:rsidRPr="00D33515">
        <w:rPr>
          <w:rFonts w:cs="Tahoma"/>
          <w:i/>
          <w:iCs/>
          <w:noProof/>
          <w:szCs w:val="24"/>
        </w:rPr>
        <w:t>Koran Bekasi.ID</w:t>
      </w:r>
      <w:r w:rsidRPr="00D33515">
        <w:rPr>
          <w:rFonts w:cs="Tahoma"/>
          <w:noProof/>
          <w:szCs w:val="24"/>
        </w:rPr>
        <w:t>. https://koranbekasi.id/index.php/2021/11/06/pintu-tol-bekasi-timur-sering-macet/</w:t>
      </w:r>
    </w:p>
    <w:p w14:paraId="28F88051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t xml:space="preserve">Margareth Melisa, Papia J.C. Franklin, &amp; Fela Warouw. (2015). </w:t>
      </w:r>
      <w:r w:rsidRPr="00D33515">
        <w:rPr>
          <w:rFonts w:cs="Tahoma"/>
          <w:i/>
          <w:iCs/>
          <w:noProof/>
          <w:szCs w:val="24"/>
        </w:rPr>
        <w:t>Studi Kemacetan Lalu Lintas Di Pusat Kota Ratahan</w:t>
      </w:r>
      <w:r w:rsidRPr="00D33515">
        <w:rPr>
          <w:rFonts w:cs="Tahoma"/>
          <w:noProof/>
          <w:szCs w:val="24"/>
        </w:rPr>
        <w:t>.</w:t>
      </w:r>
    </w:p>
    <w:p w14:paraId="605F6D74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t xml:space="preserve">Mataram, I. N. K. (2017). </w:t>
      </w:r>
      <w:r w:rsidRPr="00D33515">
        <w:rPr>
          <w:rFonts w:cs="Tahoma"/>
          <w:i/>
          <w:iCs/>
          <w:noProof/>
          <w:szCs w:val="24"/>
        </w:rPr>
        <w:t>STUDI SIMPANG TAK BERSINYAL (Studi Kasus : Jalan Raya Uluwatu – Jalan Raya Kampus Unud)</w:t>
      </w:r>
      <w:r w:rsidRPr="00D33515">
        <w:rPr>
          <w:rFonts w:cs="Tahoma"/>
          <w:noProof/>
          <w:szCs w:val="24"/>
        </w:rPr>
        <w:t>.</w:t>
      </w:r>
    </w:p>
    <w:p w14:paraId="47F6E6AA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t xml:space="preserve">MKJI. (1997). </w:t>
      </w:r>
      <w:r w:rsidRPr="00D33515">
        <w:rPr>
          <w:rFonts w:cs="Tahoma"/>
          <w:i/>
          <w:iCs/>
          <w:noProof/>
          <w:szCs w:val="24"/>
        </w:rPr>
        <w:t>Manual Kapasitas Jalan Indonesia</w:t>
      </w:r>
      <w:r w:rsidRPr="00D33515">
        <w:rPr>
          <w:rFonts w:cs="Tahoma"/>
          <w:noProof/>
          <w:szCs w:val="24"/>
        </w:rPr>
        <w:t>.</w:t>
      </w:r>
    </w:p>
    <w:p w14:paraId="65FBD455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t xml:space="preserve">Munawar, A. (2006). </w:t>
      </w:r>
      <w:r w:rsidRPr="00D33515">
        <w:rPr>
          <w:rFonts w:cs="Tahoma"/>
          <w:i/>
          <w:iCs/>
          <w:noProof/>
          <w:szCs w:val="24"/>
        </w:rPr>
        <w:t>Perencanaan Angkutan Umum Perkotaan berkelanjutan</w:t>
      </w:r>
      <w:r w:rsidRPr="00D33515">
        <w:rPr>
          <w:rFonts w:cs="Tahoma"/>
          <w:noProof/>
          <w:szCs w:val="24"/>
        </w:rPr>
        <w:t>.</w:t>
      </w:r>
    </w:p>
    <w:p w14:paraId="090DB326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t xml:space="preserve">Mustikarani, W., &amp; Suherdiyanto. (2016). </w:t>
      </w:r>
      <w:r w:rsidRPr="00D33515">
        <w:rPr>
          <w:rFonts w:cs="Tahoma"/>
          <w:i/>
          <w:iCs/>
          <w:noProof/>
          <w:szCs w:val="24"/>
        </w:rPr>
        <w:t>ANALISIS FAKTOR-FAKTOR PENYEBAB KEMACETAN LALU LINTAS DI SEPANJANG JALAN H RAIS A RAHMAN (SUI JAWI) KOTA PONTIANAK</w:t>
      </w:r>
      <w:r w:rsidRPr="00D33515">
        <w:rPr>
          <w:rFonts w:cs="Tahoma"/>
          <w:noProof/>
          <w:szCs w:val="24"/>
        </w:rPr>
        <w:t>.</w:t>
      </w:r>
    </w:p>
    <w:p w14:paraId="6D9E6C5A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t xml:space="preserve">Noto, R. (2015). </w:t>
      </w:r>
      <w:r w:rsidRPr="00D33515">
        <w:rPr>
          <w:rFonts w:cs="Tahoma"/>
          <w:i/>
          <w:iCs/>
          <w:noProof/>
          <w:szCs w:val="24"/>
        </w:rPr>
        <w:t>ANALISA PERENCANAAN TRAFFIC LIGHT DI PERSIMPANGAN BANDARA SMB II PALEMBANG</w:t>
      </w:r>
      <w:r w:rsidRPr="00D33515">
        <w:rPr>
          <w:rFonts w:cs="Tahoma"/>
          <w:noProof/>
          <w:szCs w:val="24"/>
        </w:rPr>
        <w:t>.</w:t>
      </w:r>
    </w:p>
    <w:p w14:paraId="71AFB7B2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i/>
          <w:iCs/>
          <w:noProof/>
          <w:szCs w:val="24"/>
        </w:rPr>
        <w:t>Pedoman Perencanaan Median Jalan</w:t>
      </w:r>
      <w:r w:rsidRPr="00D33515">
        <w:rPr>
          <w:rFonts w:cs="Tahoma"/>
          <w:noProof/>
          <w:szCs w:val="24"/>
        </w:rPr>
        <w:t>. (2004).</w:t>
      </w:r>
    </w:p>
    <w:p w14:paraId="7D27235E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lastRenderedPageBreak/>
        <w:t>PM Nomor PM 96 Tahun 2015 Tentang Pedoman Pelaksanaan Kegiatan Manajemen dan Rekayasa Lalu Lintas, (2015).</w:t>
      </w:r>
    </w:p>
    <w:p w14:paraId="6184C927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  <w:szCs w:val="24"/>
        </w:rPr>
      </w:pPr>
      <w:r w:rsidRPr="00D33515">
        <w:rPr>
          <w:rFonts w:cs="Tahoma"/>
          <w:noProof/>
          <w:szCs w:val="24"/>
        </w:rPr>
        <w:t xml:space="preserve">Peraturan Mentri Pehubungan RI. (2015). </w:t>
      </w:r>
      <w:r w:rsidRPr="00D33515">
        <w:rPr>
          <w:rFonts w:cs="Tahoma"/>
          <w:i/>
          <w:iCs/>
          <w:noProof/>
          <w:szCs w:val="24"/>
        </w:rPr>
        <w:t>Peraturan Menteri Perhubungan Republik Indonesia Nomor  96 Tahun 2015 Tentang Pedoman Pelaksanaan Kegiatan Manajemen dan Rekayasa Lalu Lintas</w:t>
      </w:r>
      <w:r w:rsidRPr="00D33515">
        <w:rPr>
          <w:rFonts w:cs="Tahoma"/>
          <w:noProof/>
          <w:szCs w:val="24"/>
        </w:rPr>
        <w:t>.</w:t>
      </w:r>
    </w:p>
    <w:p w14:paraId="3E25CEAF" w14:textId="77777777" w:rsidR="00D33515" w:rsidRPr="00D33515" w:rsidRDefault="00D33515" w:rsidP="009E7FA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ahoma"/>
          <w:noProof/>
        </w:rPr>
      </w:pPr>
      <w:r w:rsidRPr="00D33515">
        <w:rPr>
          <w:rFonts w:cs="Tahoma"/>
          <w:noProof/>
          <w:szCs w:val="24"/>
        </w:rPr>
        <w:t xml:space="preserve">Utama, D. (2006). </w:t>
      </w:r>
      <w:r w:rsidRPr="00D33515">
        <w:rPr>
          <w:rFonts w:cs="Tahoma"/>
          <w:i/>
          <w:iCs/>
          <w:noProof/>
          <w:szCs w:val="24"/>
        </w:rPr>
        <w:t>EVALUASI KINERJA SIMPANG TAK BERSINYAL ANTARA JALAN SULTAN HAMENGKUBUWONO 9 DAN JALAN CAKUNG CILINCING RAYA</w:t>
      </w:r>
      <w:r w:rsidRPr="00D33515">
        <w:rPr>
          <w:rFonts w:cs="Tahoma"/>
          <w:noProof/>
          <w:szCs w:val="24"/>
        </w:rPr>
        <w:t>.</w:t>
      </w:r>
    </w:p>
    <w:p w14:paraId="50D6C9E9" w14:textId="03E8EC6B" w:rsidR="002F317D" w:rsidRPr="000F35C5" w:rsidRDefault="00A8187B" w:rsidP="000F35C5">
      <w:pPr>
        <w:jc w:val="both"/>
        <w:rPr>
          <w:rFonts w:cs="Tahoma"/>
        </w:rPr>
        <w:sectPr w:rsidR="002F317D" w:rsidRPr="000F35C5" w:rsidSect="000F35C5">
          <w:pgSz w:w="11906" w:h="16838" w:code="9"/>
          <w:pgMar w:top="1701" w:right="1701" w:bottom="1701" w:left="2268" w:header="720" w:footer="720" w:gutter="0"/>
          <w:pgNumType w:start="55"/>
          <w:cols w:space="720"/>
          <w:docGrid w:linePitch="360"/>
        </w:sectPr>
      </w:pPr>
      <w:r>
        <w:rPr>
          <w:rFonts w:cs="Tahoma"/>
        </w:rPr>
        <w:fldChar w:fldCharType="end"/>
      </w:r>
    </w:p>
    <w:p w14:paraId="4ABAD539" w14:textId="19C27C3F" w:rsidR="004D693B" w:rsidRPr="003E4AF1" w:rsidRDefault="004D693B" w:rsidP="000F35C5">
      <w:pPr>
        <w:pStyle w:val="ListParagraph"/>
        <w:keepNext/>
        <w:spacing w:line="259" w:lineRule="auto"/>
        <w:ind w:left="0"/>
        <w:rPr>
          <w:b/>
          <w:bCs/>
        </w:rPr>
      </w:pPr>
    </w:p>
    <w:sectPr w:rsidR="004D693B" w:rsidRPr="003E4AF1" w:rsidSect="002A387E">
      <w:footerReference w:type="default" r:id="rId10"/>
      <w:type w:val="continuous"/>
      <w:pgSz w:w="11906" w:h="16838" w:code="9"/>
      <w:pgMar w:top="1701" w:right="1701" w:bottom="1701" w:left="2268" w:header="720" w:footer="720" w:gutter="0"/>
      <w:pgNumType w:start="66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C5C357" w14:textId="77777777" w:rsidR="005B7A63" w:rsidRDefault="005B7A63" w:rsidP="00520FD9">
      <w:pPr>
        <w:spacing w:after="0" w:line="240" w:lineRule="auto"/>
      </w:pPr>
      <w:r>
        <w:separator/>
      </w:r>
    </w:p>
  </w:endnote>
  <w:endnote w:type="continuationSeparator" w:id="0">
    <w:p w14:paraId="44A4A8D9" w14:textId="77777777" w:rsidR="005B7A63" w:rsidRDefault="005B7A63" w:rsidP="00520F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0083026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4C527D" w14:textId="7014B317" w:rsidR="003F4C69" w:rsidRDefault="003F4C6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C80AA23" w14:textId="07A73000" w:rsidR="00520FD9" w:rsidRDefault="00520FD9" w:rsidP="003F4C69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8B5D4A" w14:textId="77777777" w:rsidR="003F4C69" w:rsidRDefault="003F4C69" w:rsidP="003F4C69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E2B48C" w14:textId="51EBF051" w:rsidR="002F317D" w:rsidRDefault="002F317D">
    <w:pPr>
      <w:pStyle w:val="Footer"/>
      <w:jc w:val="right"/>
    </w:pPr>
  </w:p>
  <w:p w14:paraId="67354F66" w14:textId="77777777" w:rsidR="002F317D" w:rsidRDefault="002F317D" w:rsidP="003F4C69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7BE3F0" w14:textId="77777777" w:rsidR="005B7A63" w:rsidRDefault="005B7A63" w:rsidP="00520FD9">
      <w:pPr>
        <w:spacing w:after="0" w:line="240" w:lineRule="auto"/>
      </w:pPr>
      <w:r>
        <w:separator/>
      </w:r>
    </w:p>
  </w:footnote>
  <w:footnote w:type="continuationSeparator" w:id="0">
    <w:p w14:paraId="1CA2361C" w14:textId="77777777" w:rsidR="005B7A63" w:rsidRDefault="005B7A63" w:rsidP="00520FD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AD9DB7F1"/>
    <w:multiLevelType w:val="hybridMultilevel"/>
    <w:tmpl w:val="FFFFFFFF"/>
    <w:lvl w:ilvl="0" w:tplc="FFFFFFFF">
      <w:start w:val="1"/>
      <w:numFmt w:val="lowerLetter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928785C"/>
    <w:multiLevelType w:val="hybridMultilevel"/>
    <w:tmpl w:val="B6E62382"/>
    <w:lvl w:ilvl="0" w:tplc="04090019">
      <w:start w:val="1"/>
      <w:numFmt w:val="lowerLetter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" w15:restartNumberingAfterBreak="0">
    <w:nsid w:val="09455501"/>
    <w:multiLevelType w:val="hybridMultilevel"/>
    <w:tmpl w:val="DB980250"/>
    <w:lvl w:ilvl="0" w:tplc="FFFFFFFF">
      <w:start w:val="1"/>
      <w:numFmt w:val="decimal"/>
      <w:lvlText w:val="%1)"/>
      <w:lvlJc w:val="left"/>
      <w:pPr>
        <w:ind w:left="1287" w:hanging="360"/>
      </w:pPr>
    </w:lvl>
    <w:lvl w:ilvl="1" w:tplc="498E5F26">
      <w:start w:val="1"/>
      <w:numFmt w:val="decimal"/>
      <w:lvlText w:val="%2)"/>
      <w:lvlJc w:val="left"/>
      <w:pPr>
        <w:ind w:left="2007" w:hanging="360"/>
      </w:pPr>
      <w:rPr>
        <w:i w:val="0"/>
        <w:iCs w:val="0"/>
      </w:rPr>
    </w:lvl>
    <w:lvl w:ilvl="2" w:tplc="181C5EC2">
      <w:start w:val="1"/>
      <w:numFmt w:val="decimal"/>
      <w:lvlText w:val="%3."/>
      <w:lvlJc w:val="left"/>
      <w:pPr>
        <w:ind w:left="2907" w:hanging="360"/>
      </w:pPr>
      <w:rPr>
        <w:rFonts w:hint="default"/>
        <w:b w:val="0"/>
        <w:bCs w:val="0"/>
      </w:r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" w15:restartNumberingAfterBreak="0">
    <w:nsid w:val="0C5B235E"/>
    <w:multiLevelType w:val="hybridMultilevel"/>
    <w:tmpl w:val="A67A30C2"/>
    <w:lvl w:ilvl="0" w:tplc="E744B024">
      <w:start w:val="1"/>
      <w:numFmt w:val="lowerLetter"/>
      <w:lvlText w:val="%1)"/>
      <w:lvlJc w:val="left"/>
      <w:pPr>
        <w:ind w:left="1854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" w15:restartNumberingAfterBreak="0">
    <w:nsid w:val="0E7F41EB"/>
    <w:multiLevelType w:val="hybridMultilevel"/>
    <w:tmpl w:val="338010BA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" w15:restartNumberingAfterBreak="0">
    <w:nsid w:val="10AB245F"/>
    <w:multiLevelType w:val="hybridMultilevel"/>
    <w:tmpl w:val="1DD00794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" w15:restartNumberingAfterBreak="0">
    <w:nsid w:val="14E7276D"/>
    <w:multiLevelType w:val="hybridMultilevel"/>
    <w:tmpl w:val="9B24557A"/>
    <w:lvl w:ilvl="0" w:tplc="0409000F">
      <w:start w:val="1"/>
      <w:numFmt w:val="decimal"/>
      <w:lvlText w:val="%1."/>
      <w:lvlJc w:val="left"/>
      <w:pPr>
        <w:ind w:left="3600" w:hanging="360"/>
      </w:pPr>
    </w:lvl>
    <w:lvl w:ilvl="1" w:tplc="FFFFFFFF" w:tentative="1">
      <w:start w:val="1"/>
      <w:numFmt w:val="lowerLetter"/>
      <w:lvlText w:val="%2."/>
      <w:lvlJc w:val="left"/>
      <w:pPr>
        <w:ind w:left="4320" w:hanging="360"/>
      </w:pPr>
    </w:lvl>
    <w:lvl w:ilvl="2" w:tplc="FFFFFFFF" w:tentative="1">
      <w:start w:val="1"/>
      <w:numFmt w:val="lowerRoman"/>
      <w:lvlText w:val="%3."/>
      <w:lvlJc w:val="right"/>
      <w:pPr>
        <w:ind w:left="5040" w:hanging="180"/>
      </w:pPr>
    </w:lvl>
    <w:lvl w:ilvl="3" w:tplc="FFFFFFFF" w:tentative="1">
      <w:start w:val="1"/>
      <w:numFmt w:val="decimal"/>
      <w:lvlText w:val="%4."/>
      <w:lvlJc w:val="left"/>
      <w:pPr>
        <w:ind w:left="5760" w:hanging="360"/>
      </w:pPr>
    </w:lvl>
    <w:lvl w:ilvl="4" w:tplc="FFFFFFFF" w:tentative="1">
      <w:start w:val="1"/>
      <w:numFmt w:val="lowerLetter"/>
      <w:lvlText w:val="%5."/>
      <w:lvlJc w:val="left"/>
      <w:pPr>
        <w:ind w:left="6480" w:hanging="360"/>
      </w:pPr>
    </w:lvl>
    <w:lvl w:ilvl="5" w:tplc="FFFFFFFF" w:tentative="1">
      <w:start w:val="1"/>
      <w:numFmt w:val="lowerRoman"/>
      <w:lvlText w:val="%6."/>
      <w:lvlJc w:val="right"/>
      <w:pPr>
        <w:ind w:left="7200" w:hanging="180"/>
      </w:pPr>
    </w:lvl>
    <w:lvl w:ilvl="6" w:tplc="FFFFFFFF" w:tentative="1">
      <w:start w:val="1"/>
      <w:numFmt w:val="decimal"/>
      <w:lvlText w:val="%7."/>
      <w:lvlJc w:val="left"/>
      <w:pPr>
        <w:ind w:left="7920" w:hanging="360"/>
      </w:pPr>
    </w:lvl>
    <w:lvl w:ilvl="7" w:tplc="FFFFFFFF" w:tentative="1">
      <w:start w:val="1"/>
      <w:numFmt w:val="lowerLetter"/>
      <w:lvlText w:val="%8."/>
      <w:lvlJc w:val="left"/>
      <w:pPr>
        <w:ind w:left="8640" w:hanging="360"/>
      </w:pPr>
    </w:lvl>
    <w:lvl w:ilvl="8" w:tplc="FFFFFFFF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7" w15:restartNumberingAfterBreak="0">
    <w:nsid w:val="1CA33FE7"/>
    <w:multiLevelType w:val="hybridMultilevel"/>
    <w:tmpl w:val="85466EA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D0E67CF"/>
    <w:multiLevelType w:val="hybridMultilevel"/>
    <w:tmpl w:val="F4F269A8"/>
    <w:lvl w:ilvl="0" w:tplc="352C4E9A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9" w15:restartNumberingAfterBreak="0">
    <w:nsid w:val="1E2953A2"/>
    <w:multiLevelType w:val="hybridMultilevel"/>
    <w:tmpl w:val="83D0433A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7">
      <w:start w:val="1"/>
      <w:numFmt w:val="lowerLetter"/>
      <w:lvlText w:val="%3)"/>
      <w:lvlJc w:val="left"/>
      <w:pPr>
        <w:ind w:left="2421" w:hanging="36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10" w15:restartNumberingAfterBreak="0">
    <w:nsid w:val="2502071D"/>
    <w:multiLevelType w:val="multilevel"/>
    <w:tmpl w:val="83CA8098"/>
    <w:lvl w:ilvl="0">
      <w:start w:val="1"/>
      <w:numFmt w:val="none"/>
      <w:pStyle w:val="Title"/>
      <w:lvlText w:val="%1  "/>
      <w:lvlJc w:val="left"/>
      <w:pPr>
        <w:ind w:left="360" w:hanging="360"/>
      </w:pPr>
      <w:rPr>
        <w:rFonts w:ascii="Tahoma" w:hAnsi="Tahoma" w:hint="default"/>
        <w:b/>
        <w:sz w:val="24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27AE7C89"/>
    <w:multiLevelType w:val="hybridMultilevel"/>
    <w:tmpl w:val="76FC23A0"/>
    <w:lvl w:ilvl="0" w:tplc="99FCF932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2" w15:restartNumberingAfterBreak="0">
    <w:nsid w:val="2BFD3156"/>
    <w:multiLevelType w:val="hybridMultilevel"/>
    <w:tmpl w:val="C414AEE8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3" w15:restartNumberingAfterBreak="0">
    <w:nsid w:val="2C021605"/>
    <w:multiLevelType w:val="hybridMultilevel"/>
    <w:tmpl w:val="CEAC2F6A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4" w15:restartNumberingAfterBreak="0">
    <w:nsid w:val="2D100394"/>
    <w:multiLevelType w:val="hybridMultilevel"/>
    <w:tmpl w:val="EEEEB7FA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5" w15:restartNumberingAfterBreak="0">
    <w:nsid w:val="2DD344DD"/>
    <w:multiLevelType w:val="hybridMultilevel"/>
    <w:tmpl w:val="FB4C217E"/>
    <w:lvl w:ilvl="0" w:tplc="E3A8560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F8076EA"/>
    <w:multiLevelType w:val="hybridMultilevel"/>
    <w:tmpl w:val="6E6815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FDD6126"/>
    <w:multiLevelType w:val="hybridMultilevel"/>
    <w:tmpl w:val="CB10E2AA"/>
    <w:lvl w:ilvl="0" w:tplc="CC5805B2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8" w15:restartNumberingAfterBreak="0">
    <w:nsid w:val="321503A0"/>
    <w:multiLevelType w:val="hybridMultilevel"/>
    <w:tmpl w:val="91C84E0C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34EF6D57"/>
    <w:multiLevelType w:val="hybridMultilevel"/>
    <w:tmpl w:val="ECB2EB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B736272"/>
    <w:multiLevelType w:val="hybridMultilevel"/>
    <w:tmpl w:val="8814F06E"/>
    <w:lvl w:ilvl="0" w:tplc="04090011">
      <w:start w:val="1"/>
      <w:numFmt w:val="decimal"/>
      <w:lvlText w:val="%1)"/>
      <w:lvlJc w:val="left"/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1" w15:restartNumberingAfterBreak="0">
    <w:nsid w:val="3C913519"/>
    <w:multiLevelType w:val="hybridMultilevel"/>
    <w:tmpl w:val="68924A30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3EF614B5"/>
    <w:multiLevelType w:val="multilevel"/>
    <w:tmpl w:val="0068D368"/>
    <w:lvl w:ilvl="0">
      <w:start w:val="1"/>
      <w:numFmt w:val="upperRoman"/>
      <w:pStyle w:val="Heading1"/>
      <w:suff w:val="nothing"/>
      <w:lvlText w:val="BAB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  <w:i w:val="0"/>
        <w:iCs w:val="0"/>
      </w:rPr>
    </w:lvl>
    <w:lvl w:ilvl="2">
      <w:start w:val="1"/>
      <w:numFmt w:val="decimal"/>
      <w:pStyle w:val="Heading3"/>
      <w:lvlText w:val="%1.%2.%3"/>
      <w:lvlJc w:val="left"/>
      <w:pPr>
        <w:ind w:left="2422" w:hanging="720"/>
      </w:pPr>
      <w:rPr>
        <w:rFonts w:hint="default"/>
        <w:b w:val="0"/>
        <w:bCs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  <w:b w:val="0"/>
        <w:bCs/>
        <w:sz w:val="22"/>
        <w:szCs w:val="22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3" w15:restartNumberingAfterBreak="0">
    <w:nsid w:val="40B407EB"/>
    <w:multiLevelType w:val="hybridMultilevel"/>
    <w:tmpl w:val="FC0E468A"/>
    <w:lvl w:ilvl="0" w:tplc="9D38031C">
      <w:start w:val="3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4DE44DA"/>
    <w:multiLevelType w:val="hybridMultilevel"/>
    <w:tmpl w:val="0FA452E0"/>
    <w:lvl w:ilvl="0" w:tplc="9508B8A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645145F"/>
    <w:multiLevelType w:val="hybridMultilevel"/>
    <w:tmpl w:val="8230E75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8FA6EE8"/>
    <w:multiLevelType w:val="hybridMultilevel"/>
    <w:tmpl w:val="93FC9342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E19A6C38">
      <w:start w:val="1"/>
      <w:numFmt w:val="decimal"/>
      <w:lvlText w:val="%2)"/>
      <w:lvlJc w:val="left"/>
      <w:pPr>
        <w:ind w:left="2007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44B06592">
      <w:start w:val="1"/>
      <w:numFmt w:val="decimal"/>
      <w:lvlText w:val="%7."/>
      <w:lvlJc w:val="left"/>
      <w:pPr>
        <w:ind w:left="5607" w:hanging="360"/>
      </w:pPr>
      <w:rPr>
        <w:b w:val="0"/>
        <w:bCs w:val="0"/>
        <w:i w:val="0"/>
        <w:iCs w:val="0"/>
      </w:r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7" w15:restartNumberingAfterBreak="0">
    <w:nsid w:val="4CF10AAC"/>
    <w:multiLevelType w:val="hybridMultilevel"/>
    <w:tmpl w:val="10F61658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28" w15:restartNumberingAfterBreak="0">
    <w:nsid w:val="4D520BA4"/>
    <w:multiLevelType w:val="hybridMultilevel"/>
    <w:tmpl w:val="816A659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265458A"/>
    <w:multiLevelType w:val="hybridMultilevel"/>
    <w:tmpl w:val="18362BC2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0" w15:restartNumberingAfterBreak="0">
    <w:nsid w:val="52B70C05"/>
    <w:multiLevelType w:val="hybridMultilevel"/>
    <w:tmpl w:val="BAAE229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66231EC"/>
    <w:multiLevelType w:val="hybridMultilevel"/>
    <w:tmpl w:val="81E6CD24"/>
    <w:lvl w:ilvl="0" w:tplc="0409000F">
      <w:start w:val="1"/>
      <w:numFmt w:val="decimal"/>
      <w:lvlText w:val="%1."/>
      <w:lvlJc w:val="left"/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2" w15:restartNumberingAfterBreak="0">
    <w:nsid w:val="57BF15F5"/>
    <w:multiLevelType w:val="multilevel"/>
    <w:tmpl w:val="0409001D"/>
    <w:styleLink w:val="Judul1"/>
    <w:lvl w:ilvl="0">
      <w:start w:val="1"/>
      <w:numFmt w:val="none"/>
      <w:lvlText w:val="%1)"/>
      <w:lvlJc w:val="left"/>
      <w:pPr>
        <w:ind w:left="360" w:hanging="360"/>
      </w:pPr>
      <w:rPr>
        <w:rFonts w:ascii="Tahoma" w:hAnsi="Tahoma"/>
        <w:b/>
        <w:sz w:val="24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3" w15:restartNumberingAfterBreak="0">
    <w:nsid w:val="590D0935"/>
    <w:multiLevelType w:val="hybridMultilevel"/>
    <w:tmpl w:val="AAF4CA80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4" w15:restartNumberingAfterBreak="0">
    <w:nsid w:val="5B1F024E"/>
    <w:multiLevelType w:val="hybridMultilevel"/>
    <w:tmpl w:val="39A248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D221CC5"/>
    <w:multiLevelType w:val="hybridMultilevel"/>
    <w:tmpl w:val="CF881A9C"/>
    <w:lvl w:ilvl="0" w:tplc="04090017">
      <w:start w:val="1"/>
      <w:numFmt w:val="lowerLetter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6" w15:restartNumberingAfterBreak="0">
    <w:nsid w:val="647B0F51"/>
    <w:multiLevelType w:val="hybridMultilevel"/>
    <w:tmpl w:val="67128970"/>
    <w:lvl w:ilvl="0" w:tplc="4F2E267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7E639EA"/>
    <w:multiLevelType w:val="hybridMultilevel"/>
    <w:tmpl w:val="351CCEB8"/>
    <w:lvl w:ilvl="0" w:tplc="4A98228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C8902D8"/>
    <w:multiLevelType w:val="hybridMultilevel"/>
    <w:tmpl w:val="A32C8240"/>
    <w:lvl w:ilvl="0" w:tplc="CFFEC350">
      <w:start w:val="1"/>
      <w:numFmt w:val="upperRoman"/>
      <w:lvlText w:val="%1.1.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E381E00"/>
    <w:multiLevelType w:val="hybridMultilevel"/>
    <w:tmpl w:val="550C172E"/>
    <w:lvl w:ilvl="0" w:tplc="BBAE92D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F445B7F"/>
    <w:multiLevelType w:val="hybridMultilevel"/>
    <w:tmpl w:val="AF7816E2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41" w15:restartNumberingAfterBreak="0">
    <w:nsid w:val="74F354EC"/>
    <w:multiLevelType w:val="hybridMultilevel"/>
    <w:tmpl w:val="F0A21300"/>
    <w:lvl w:ilvl="0" w:tplc="37AAFB0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2" w15:restartNumberingAfterBreak="0">
    <w:nsid w:val="77D155A2"/>
    <w:multiLevelType w:val="hybridMultilevel"/>
    <w:tmpl w:val="7318C970"/>
    <w:lvl w:ilvl="0" w:tplc="FFFFFFFF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0409000F">
      <w:start w:val="1"/>
      <w:numFmt w:val="decimal"/>
      <w:lvlText w:val="%3."/>
      <w:lvlJc w:val="left"/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85A6F58"/>
    <w:multiLevelType w:val="hybridMultilevel"/>
    <w:tmpl w:val="92AE9ED2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>
      <w:start w:val="1"/>
      <w:numFmt w:val="decimal"/>
      <w:lvlText w:val="%2)"/>
      <w:lvlJc w:val="left"/>
      <w:pPr>
        <w:ind w:left="2007" w:hanging="36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0409000F">
      <w:start w:val="1"/>
      <w:numFmt w:val="decimal"/>
      <w:lvlText w:val="%7."/>
      <w:lvlJc w:val="left"/>
      <w:rPr>
        <w:b w:val="0"/>
        <w:bCs w:val="0"/>
        <w:i w:val="0"/>
        <w:iCs w:val="0"/>
      </w:r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num w:numId="1" w16cid:durableId="2029483534">
    <w:abstractNumId w:val="22"/>
  </w:num>
  <w:num w:numId="2" w16cid:durableId="1574050079">
    <w:abstractNumId w:val="32"/>
  </w:num>
  <w:num w:numId="3" w16cid:durableId="957830700">
    <w:abstractNumId w:val="10"/>
  </w:num>
  <w:num w:numId="4" w16cid:durableId="247427677">
    <w:abstractNumId w:val="6"/>
  </w:num>
  <w:num w:numId="5" w16cid:durableId="1853371756">
    <w:abstractNumId w:val="26"/>
  </w:num>
  <w:num w:numId="6" w16cid:durableId="1527403982">
    <w:abstractNumId w:val="34"/>
  </w:num>
  <w:num w:numId="7" w16cid:durableId="474415900">
    <w:abstractNumId w:val="2"/>
  </w:num>
  <w:num w:numId="8" w16cid:durableId="43407153">
    <w:abstractNumId w:val="31"/>
  </w:num>
  <w:num w:numId="9" w16cid:durableId="88819684">
    <w:abstractNumId w:val="30"/>
  </w:num>
  <w:num w:numId="10" w16cid:durableId="575014749">
    <w:abstractNumId w:val="1"/>
  </w:num>
  <w:num w:numId="11" w16cid:durableId="2011254565">
    <w:abstractNumId w:val="28"/>
  </w:num>
  <w:num w:numId="12" w16cid:durableId="1279946541">
    <w:abstractNumId w:val="5"/>
  </w:num>
  <w:num w:numId="13" w16cid:durableId="1875457764">
    <w:abstractNumId w:val="25"/>
  </w:num>
  <w:num w:numId="14" w16cid:durableId="520096812">
    <w:abstractNumId w:val="4"/>
  </w:num>
  <w:num w:numId="15" w16cid:durableId="154540967">
    <w:abstractNumId w:val="35"/>
  </w:num>
  <w:num w:numId="16" w16cid:durableId="1721400070">
    <w:abstractNumId w:val="14"/>
  </w:num>
  <w:num w:numId="17" w16cid:durableId="942761209">
    <w:abstractNumId w:val="13"/>
  </w:num>
  <w:num w:numId="18" w16cid:durableId="1465199796">
    <w:abstractNumId w:val="12"/>
  </w:num>
  <w:num w:numId="19" w16cid:durableId="1313636019">
    <w:abstractNumId w:val="33"/>
  </w:num>
  <w:num w:numId="20" w16cid:durableId="721709376">
    <w:abstractNumId w:val="40"/>
  </w:num>
  <w:num w:numId="21" w16cid:durableId="896864091">
    <w:abstractNumId w:val="42"/>
  </w:num>
  <w:num w:numId="22" w16cid:durableId="1136412340">
    <w:abstractNumId w:val="20"/>
  </w:num>
  <w:num w:numId="23" w16cid:durableId="415635900">
    <w:abstractNumId w:val="3"/>
  </w:num>
  <w:num w:numId="24" w16cid:durableId="1883781683">
    <w:abstractNumId w:val="17"/>
  </w:num>
  <w:num w:numId="25" w16cid:durableId="2100245947">
    <w:abstractNumId w:val="18"/>
  </w:num>
  <w:num w:numId="26" w16cid:durableId="1025404005">
    <w:abstractNumId w:val="27"/>
  </w:num>
  <w:num w:numId="27" w16cid:durableId="1184906553">
    <w:abstractNumId w:val="21"/>
  </w:num>
  <w:num w:numId="28" w16cid:durableId="1859733750">
    <w:abstractNumId w:val="23"/>
  </w:num>
  <w:num w:numId="29" w16cid:durableId="921455386">
    <w:abstractNumId w:val="7"/>
  </w:num>
  <w:num w:numId="30" w16cid:durableId="40324556">
    <w:abstractNumId w:val="9"/>
  </w:num>
  <w:num w:numId="31" w16cid:durableId="788285608">
    <w:abstractNumId w:val="16"/>
  </w:num>
  <w:num w:numId="32" w16cid:durableId="66923790">
    <w:abstractNumId w:val="41"/>
  </w:num>
  <w:num w:numId="33" w16cid:durableId="843013253">
    <w:abstractNumId w:val="29"/>
  </w:num>
  <w:num w:numId="34" w16cid:durableId="2099206419">
    <w:abstractNumId w:val="11"/>
  </w:num>
  <w:num w:numId="35" w16cid:durableId="1576280237">
    <w:abstractNumId w:val="43"/>
  </w:num>
  <w:num w:numId="36" w16cid:durableId="78063499">
    <w:abstractNumId w:val="19"/>
  </w:num>
  <w:num w:numId="37" w16cid:durableId="595359491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 w16cid:durableId="1167213698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 w16cid:durableId="1045639249">
    <w:abstractNumId w:val="0"/>
  </w:num>
  <w:num w:numId="40" w16cid:durableId="183059991">
    <w:abstractNumId w:val="36"/>
  </w:num>
  <w:num w:numId="41" w16cid:durableId="676031771">
    <w:abstractNumId w:val="38"/>
  </w:num>
  <w:num w:numId="42" w16cid:durableId="2037341637">
    <w:abstractNumId w:val="8"/>
  </w:num>
  <w:num w:numId="43" w16cid:durableId="1469055517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 w16cid:durableId="1671787832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 w16cid:durableId="1799638129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 w16cid:durableId="596982917">
    <w:abstractNumId w:val="15"/>
  </w:num>
  <w:num w:numId="47" w16cid:durableId="1254124800">
    <w:abstractNumId w:val="39"/>
  </w:num>
  <w:num w:numId="48" w16cid:durableId="196627986">
    <w:abstractNumId w:val="24"/>
  </w:num>
  <w:num w:numId="49" w16cid:durableId="1172793885">
    <w:abstractNumId w:val="37"/>
  </w:num>
  <w:num w:numId="50" w16cid:durableId="2014187946">
    <w:abstractNumId w:val="22"/>
    <w:lvlOverride w:ilvl="0">
      <w:startOverride w:val="5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DA75B7"/>
    <w:rsid w:val="000002C6"/>
    <w:rsid w:val="0000030B"/>
    <w:rsid w:val="00001EB5"/>
    <w:rsid w:val="0000214C"/>
    <w:rsid w:val="00002752"/>
    <w:rsid w:val="0000668F"/>
    <w:rsid w:val="000077A2"/>
    <w:rsid w:val="00010AD4"/>
    <w:rsid w:val="00010EAA"/>
    <w:rsid w:val="00011905"/>
    <w:rsid w:val="00012F86"/>
    <w:rsid w:val="0001350A"/>
    <w:rsid w:val="00013906"/>
    <w:rsid w:val="0001649F"/>
    <w:rsid w:val="00021EB9"/>
    <w:rsid w:val="00022408"/>
    <w:rsid w:val="00025AC4"/>
    <w:rsid w:val="0002612E"/>
    <w:rsid w:val="00026547"/>
    <w:rsid w:val="00026655"/>
    <w:rsid w:val="00026C55"/>
    <w:rsid w:val="00031411"/>
    <w:rsid w:val="000316B3"/>
    <w:rsid w:val="00031F4D"/>
    <w:rsid w:val="0003294D"/>
    <w:rsid w:val="00033143"/>
    <w:rsid w:val="00035083"/>
    <w:rsid w:val="00037D0C"/>
    <w:rsid w:val="000447A2"/>
    <w:rsid w:val="00045AB4"/>
    <w:rsid w:val="00045F4F"/>
    <w:rsid w:val="00047163"/>
    <w:rsid w:val="000501CC"/>
    <w:rsid w:val="00051E76"/>
    <w:rsid w:val="0005217F"/>
    <w:rsid w:val="00055A18"/>
    <w:rsid w:val="00057E73"/>
    <w:rsid w:val="00063447"/>
    <w:rsid w:val="000638D0"/>
    <w:rsid w:val="00063990"/>
    <w:rsid w:val="0006566C"/>
    <w:rsid w:val="00070277"/>
    <w:rsid w:val="0007191A"/>
    <w:rsid w:val="0007300A"/>
    <w:rsid w:val="000734FC"/>
    <w:rsid w:val="0007370D"/>
    <w:rsid w:val="000743D8"/>
    <w:rsid w:val="00074A75"/>
    <w:rsid w:val="00075BA7"/>
    <w:rsid w:val="00081512"/>
    <w:rsid w:val="00082513"/>
    <w:rsid w:val="000833FB"/>
    <w:rsid w:val="000857B2"/>
    <w:rsid w:val="00085FD2"/>
    <w:rsid w:val="000861E6"/>
    <w:rsid w:val="0008624B"/>
    <w:rsid w:val="00087C5A"/>
    <w:rsid w:val="000914E1"/>
    <w:rsid w:val="000917F6"/>
    <w:rsid w:val="00091B34"/>
    <w:rsid w:val="00092F7A"/>
    <w:rsid w:val="0009385A"/>
    <w:rsid w:val="00093C6B"/>
    <w:rsid w:val="00093FC9"/>
    <w:rsid w:val="00094C94"/>
    <w:rsid w:val="0009596A"/>
    <w:rsid w:val="00097FCC"/>
    <w:rsid w:val="000A0026"/>
    <w:rsid w:val="000A066E"/>
    <w:rsid w:val="000A27B8"/>
    <w:rsid w:val="000A2A0C"/>
    <w:rsid w:val="000A4CC4"/>
    <w:rsid w:val="000B0128"/>
    <w:rsid w:val="000B1062"/>
    <w:rsid w:val="000B2542"/>
    <w:rsid w:val="000B2B2B"/>
    <w:rsid w:val="000B4593"/>
    <w:rsid w:val="000B57C8"/>
    <w:rsid w:val="000B7535"/>
    <w:rsid w:val="000C0685"/>
    <w:rsid w:val="000C191D"/>
    <w:rsid w:val="000C60B4"/>
    <w:rsid w:val="000D0AB8"/>
    <w:rsid w:val="000D32D2"/>
    <w:rsid w:val="000D5A3F"/>
    <w:rsid w:val="000D6423"/>
    <w:rsid w:val="000E1F50"/>
    <w:rsid w:val="000E298A"/>
    <w:rsid w:val="000E317C"/>
    <w:rsid w:val="000E41EA"/>
    <w:rsid w:val="000F17C5"/>
    <w:rsid w:val="000F35C5"/>
    <w:rsid w:val="000F718A"/>
    <w:rsid w:val="000F768B"/>
    <w:rsid w:val="000F7ACB"/>
    <w:rsid w:val="000F7B54"/>
    <w:rsid w:val="00100A17"/>
    <w:rsid w:val="00101C6A"/>
    <w:rsid w:val="001029CC"/>
    <w:rsid w:val="00102F71"/>
    <w:rsid w:val="001038ED"/>
    <w:rsid w:val="00104446"/>
    <w:rsid w:val="001057FF"/>
    <w:rsid w:val="0010746F"/>
    <w:rsid w:val="00110887"/>
    <w:rsid w:val="001115DA"/>
    <w:rsid w:val="001156E6"/>
    <w:rsid w:val="00115845"/>
    <w:rsid w:val="001167AD"/>
    <w:rsid w:val="0012058A"/>
    <w:rsid w:val="001209B6"/>
    <w:rsid w:val="001219E9"/>
    <w:rsid w:val="001223F9"/>
    <w:rsid w:val="00122B25"/>
    <w:rsid w:val="001239C5"/>
    <w:rsid w:val="00124A01"/>
    <w:rsid w:val="00125C5D"/>
    <w:rsid w:val="00126214"/>
    <w:rsid w:val="00126367"/>
    <w:rsid w:val="00134A09"/>
    <w:rsid w:val="0013537F"/>
    <w:rsid w:val="0013569A"/>
    <w:rsid w:val="0013593D"/>
    <w:rsid w:val="0013607B"/>
    <w:rsid w:val="00141A00"/>
    <w:rsid w:val="00143437"/>
    <w:rsid w:val="00143CEC"/>
    <w:rsid w:val="00144BF1"/>
    <w:rsid w:val="00146869"/>
    <w:rsid w:val="00153B9F"/>
    <w:rsid w:val="00154331"/>
    <w:rsid w:val="00155073"/>
    <w:rsid w:val="0015580F"/>
    <w:rsid w:val="001612DC"/>
    <w:rsid w:val="0016264C"/>
    <w:rsid w:val="001628A1"/>
    <w:rsid w:val="0016359B"/>
    <w:rsid w:val="001637CA"/>
    <w:rsid w:val="0016448F"/>
    <w:rsid w:val="00164D22"/>
    <w:rsid w:val="00165249"/>
    <w:rsid w:val="001658FE"/>
    <w:rsid w:val="00177932"/>
    <w:rsid w:val="00177D9B"/>
    <w:rsid w:val="00180448"/>
    <w:rsid w:val="00181D1C"/>
    <w:rsid w:val="00182A94"/>
    <w:rsid w:val="001843EC"/>
    <w:rsid w:val="001904E6"/>
    <w:rsid w:val="0019424D"/>
    <w:rsid w:val="00194423"/>
    <w:rsid w:val="00195BDD"/>
    <w:rsid w:val="001A16D9"/>
    <w:rsid w:val="001A52B6"/>
    <w:rsid w:val="001A6742"/>
    <w:rsid w:val="001B00E0"/>
    <w:rsid w:val="001B05C0"/>
    <w:rsid w:val="001B1442"/>
    <w:rsid w:val="001B2C67"/>
    <w:rsid w:val="001B4635"/>
    <w:rsid w:val="001B4D0C"/>
    <w:rsid w:val="001B4D7E"/>
    <w:rsid w:val="001B5470"/>
    <w:rsid w:val="001B6861"/>
    <w:rsid w:val="001B7CDC"/>
    <w:rsid w:val="001C0016"/>
    <w:rsid w:val="001C14D4"/>
    <w:rsid w:val="001C14EA"/>
    <w:rsid w:val="001C27D7"/>
    <w:rsid w:val="001C30C5"/>
    <w:rsid w:val="001C46DB"/>
    <w:rsid w:val="001C5A2B"/>
    <w:rsid w:val="001C5C2D"/>
    <w:rsid w:val="001C6FF4"/>
    <w:rsid w:val="001C7577"/>
    <w:rsid w:val="001C77DA"/>
    <w:rsid w:val="001D23FD"/>
    <w:rsid w:val="001D35B3"/>
    <w:rsid w:val="001D377C"/>
    <w:rsid w:val="001D5DEF"/>
    <w:rsid w:val="001E2C6C"/>
    <w:rsid w:val="001E3655"/>
    <w:rsid w:val="001E5C60"/>
    <w:rsid w:val="001F015E"/>
    <w:rsid w:val="001F24C3"/>
    <w:rsid w:val="001F333E"/>
    <w:rsid w:val="001F5DA2"/>
    <w:rsid w:val="001F5E29"/>
    <w:rsid w:val="001F6231"/>
    <w:rsid w:val="001F6F11"/>
    <w:rsid w:val="001F70D4"/>
    <w:rsid w:val="00210CA9"/>
    <w:rsid w:val="00213103"/>
    <w:rsid w:val="0021340B"/>
    <w:rsid w:val="00214A50"/>
    <w:rsid w:val="00215E77"/>
    <w:rsid w:val="00215F2F"/>
    <w:rsid w:val="00216243"/>
    <w:rsid w:val="002209A5"/>
    <w:rsid w:val="00221034"/>
    <w:rsid w:val="002250A3"/>
    <w:rsid w:val="002265FA"/>
    <w:rsid w:val="00226960"/>
    <w:rsid w:val="00227177"/>
    <w:rsid w:val="002271BE"/>
    <w:rsid w:val="00232ABE"/>
    <w:rsid w:val="00233519"/>
    <w:rsid w:val="00233C78"/>
    <w:rsid w:val="0023557E"/>
    <w:rsid w:val="00235B8D"/>
    <w:rsid w:val="00236568"/>
    <w:rsid w:val="00236F9C"/>
    <w:rsid w:val="0023735E"/>
    <w:rsid w:val="0024019B"/>
    <w:rsid w:val="002408B1"/>
    <w:rsid w:val="00241146"/>
    <w:rsid w:val="00241C26"/>
    <w:rsid w:val="00242B16"/>
    <w:rsid w:val="00244668"/>
    <w:rsid w:val="00247FF1"/>
    <w:rsid w:val="0025004D"/>
    <w:rsid w:val="00251099"/>
    <w:rsid w:val="00252B17"/>
    <w:rsid w:val="00252FAD"/>
    <w:rsid w:val="002553CC"/>
    <w:rsid w:val="00256436"/>
    <w:rsid w:val="00260362"/>
    <w:rsid w:val="00260548"/>
    <w:rsid w:val="00262CC5"/>
    <w:rsid w:val="00264313"/>
    <w:rsid w:val="00265DE9"/>
    <w:rsid w:val="00270770"/>
    <w:rsid w:val="00272CCD"/>
    <w:rsid w:val="0027549C"/>
    <w:rsid w:val="002768C8"/>
    <w:rsid w:val="00280B66"/>
    <w:rsid w:val="00280CAB"/>
    <w:rsid w:val="0028134D"/>
    <w:rsid w:val="002819A2"/>
    <w:rsid w:val="0028393C"/>
    <w:rsid w:val="002850C2"/>
    <w:rsid w:val="00286F1B"/>
    <w:rsid w:val="00290CBD"/>
    <w:rsid w:val="0029169C"/>
    <w:rsid w:val="00293A96"/>
    <w:rsid w:val="0029502F"/>
    <w:rsid w:val="0029600F"/>
    <w:rsid w:val="002A1CEB"/>
    <w:rsid w:val="002A387E"/>
    <w:rsid w:val="002A3FCF"/>
    <w:rsid w:val="002A6BB3"/>
    <w:rsid w:val="002B008D"/>
    <w:rsid w:val="002B1789"/>
    <w:rsid w:val="002B1C24"/>
    <w:rsid w:val="002B390E"/>
    <w:rsid w:val="002B454D"/>
    <w:rsid w:val="002B5008"/>
    <w:rsid w:val="002B617E"/>
    <w:rsid w:val="002B7D67"/>
    <w:rsid w:val="002C29B5"/>
    <w:rsid w:val="002C6F37"/>
    <w:rsid w:val="002D0F5C"/>
    <w:rsid w:val="002D0FE3"/>
    <w:rsid w:val="002D4972"/>
    <w:rsid w:val="002D5309"/>
    <w:rsid w:val="002E1AEB"/>
    <w:rsid w:val="002E295F"/>
    <w:rsid w:val="002E3DD1"/>
    <w:rsid w:val="002E4458"/>
    <w:rsid w:val="002E55DA"/>
    <w:rsid w:val="002F0100"/>
    <w:rsid w:val="002F055D"/>
    <w:rsid w:val="002F2029"/>
    <w:rsid w:val="002F2938"/>
    <w:rsid w:val="002F2AC3"/>
    <w:rsid w:val="002F317D"/>
    <w:rsid w:val="002F3E2D"/>
    <w:rsid w:val="002F66A6"/>
    <w:rsid w:val="002F747D"/>
    <w:rsid w:val="002F7AD2"/>
    <w:rsid w:val="003000A1"/>
    <w:rsid w:val="00301023"/>
    <w:rsid w:val="0030110F"/>
    <w:rsid w:val="00301EA2"/>
    <w:rsid w:val="00302A14"/>
    <w:rsid w:val="00302EEF"/>
    <w:rsid w:val="00302F5E"/>
    <w:rsid w:val="003037E0"/>
    <w:rsid w:val="00303A3C"/>
    <w:rsid w:val="00304712"/>
    <w:rsid w:val="00305D69"/>
    <w:rsid w:val="00307B8C"/>
    <w:rsid w:val="003105B4"/>
    <w:rsid w:val="00310EEA"/>
    <w:rsid w:val="003168A8"/>
    <w:rsid w:val="00316ED9"/>
    <w:rsid w:val="00317185"/>
    <w:rsid w:val="003219FB"/>
    <w:rsid w:val="00321AB6"/>
    <w:rsid w:val="00321EDD"/>
    <w:rsid w:val="003254AD"/>
    <w:rsid w:val="00325911"/>
    <w:rsid w:val="00326618"/>
    <w:rsid w:val="00327A33"/>
    <w:rsid w:val="003316A4"/>
    <w:rsid w:val="00331A88"/>
    <w:rsid w:val="0033427F"/>
    <w:rsid w:val="0033568D"/>
    <w:rsid w:val="00336F78"/>
    <w:rsid w:val="0034136B"/>
    <w:rsid w:val="0034137C"/>
    <w:rsid w:val="00341B27"/>
    <w:rsid w:val="00342584"/>
    <w:rsid w:val="00342779"/>
    <w:rsid w:val="00342B1F"/>
    <w:rsid w:val="00346180"/>
    <w:rsid w:val="00354F59"/>
    <w:rsid w:val="00357737"/>
    <w:rsid w:val="00360965"/>
    <w:rsid w:val="003611AE"/>
    <w:rsid w:val="0036126E"/>
    <w:rsid w:val="0036147C"/>
    <w:rsid w:val="003616FC"/>
    <w:rsid w:val="003648C6"/>
    <w:rsid w:val="00364BB8"/>
    <w:rsid w:val="00366EAF"/>
    <w:rsid w:val="0037027A"/>
    <w:rsid w:val="003704F6"/>
    <w:rsid w:val="00381EA0"/>
    <w:rsid w:val="003824AB"/>
    <w:rsid w:val="00383967"/>
    <w:rsid w:val="003844B8"/>
    <w:rsid w:val="00386C15"/>
    <w:rsid w:val="00387F6E"/>
    <w:rsid w:val="00390A12"/>
    <w:rsid w:val="00394154"/>
    <w:rsid w:val="0039441A"/>
    <w:rsid w:val="00394B8E"/>
    <w:rsid w:val="00397439"/>
    <w:rsid w:val="003A063B"/>
    <w:rsid w:val="003A1EF8"/>
    <w:rsid w:val="003A43B0"/>
    <w:rsid w:val="003A55ED"/>
    <w:rsid w:val="003A5C7E"/>
    <w:rsid w:val="003A71D2"/>
    <w:rsid w:val="003B0688"/>
    <w:rsid w:val="003B11C8"/>
    <w:rsid w:val="003B153C"/>
    <w:rsid w:val="003B3E4A"/>
    <w:rsid w:val="003B5BFD"/>
    <w:rsid w:val="003B7085"/>
    <w:rsid w:val="003C0615"/>
    <w:rsid w:val="003C17FC"/>
    <w:rsid w:val="003C19C9"/>
    <w:rsid w:val="003C3C5A"/>
    <w:rsid w:val="003C4E76"/>
    <w:rsid w:val="003C5672"/>
    <w:rsid w:val="003C5BED"/>
    <w:rsid w:val="003C70EF"/>
    <w:rsid w:val="003C7A8A"/>
    <w:rsid w:val="003D4F9E"/>
    <w:rsid w:val="003D6E26"/>
    <w:rsid w:val="003D737A"/>
    <w:rsid w:val="003D7B3D"/>
    <w:rsid w:val="003E3F6A"/>
    <w:rsid w:val="003E400B"/>
    <w:rsid w:val="003E4AF1"/>
    <w:rsid w:val="003F03C0"/>
    <w:rsid w:val="003F2E19"/>
    <w:rsid w:val="003F4C69"/>
    <w:rsid w:val="003F53A2"/>
    <w:rsid w:val="003F56FA"/>
    <w:rsid w:val="003F6300"/>
    <w:rsid w:val="003F6360"/>
    <w:rsid w:val="003F7C99"/>
    <w:rsid w:val="00400368"/>
    <w:rsid w:val="00401B9B"/>
    <w:rsid w:val="00403277"/>
    <w:rsid w:val="0040386C"/>
    <w:rsid w:val="00404132"/>
    <w:rsid w:val="004062FF"/>
    <w:rsid w:val="00410188"/>
    <w:rsid w:val="00410481"/>
    <w:rsid w:val="00411524"/>
    <w:rsid w:val="004116B7"/>
    <w:rsid w:val="004119B5"/>
    <w:rsid w:val="00416039"/>
    <w:rsid w:val="0041701D"/>
    <w:rsid w:val="004211E5"/>
    <w:rsid w:val="00421E06"/>
    <w:rsid w:val="00421E80"/>
    <w:rsid w:val="0042423C"/>
    <w:rsid w:val="00425376"/>
    <w:rsid w:val="00427582"/>
    <w:rsid w:val="00430CDC"/>
    <w:rsid w:val="00431837"/>
    <w:rsid w:val="00433752"/>
    <w:rsid w:val="00435755"/>
    <w:rsid w:val="00436D81"/>
    <w:rsid w:val="00437252"/>
    <w:rsid w:val="00440C48"/>
    <w:rsid w:val="004413AE"/>
    <w:rsid w:val="00443DB3"/>
    <w:rsid w:val="0044689B"/>
    <w:rsid w:val="004472CF"/>
    <w:rsid w:val="004500CE"/>
    <w:rsid w:val="004504A4"/>
    <w:rsid w:val="004504BD"/>
    <w:rsid w:val="00451D55"/>
    <w:rsid w:val="00452648"/>
    <w:rsid w:val="0045545B"/>
    <w:rsid w:val="00455709"/>
    <w:rsid w:val="00455783"/>
    <w:rsid w:val="004557A7"/>
    <w:rsid w:val="00461048"/>
    <w:rsid w:val="004632A0"/>
    <w:rsid w:val="00463ECD"/>
    <w:rsid w:val="00470841"/>
    <w:rsid w:val="00472B29"/>
    <w:rsid w:val="00473B69"/>
    <w:rsid w:val="004744F1"/>
    <w:rsid w:val="004760E3"/>
    <w:rsid w:val="00480BAD"/>
    <w:rsid w:val="0048165F"/>
    <w:rsid w:val="00485344"/>
    <w:rsid w:val="00490ECA"/>
    <w:rsid w:val="00492CCE"/>
    <w:rsid w:val="00493B65"/>
    <w:rsid w:val="00495EAD"/>
    <w:rsid w:val="004960CF"/>
    <w:rsid w:val="00496313"/>
    <w:rsid w:val="004A0AB3"/>
    <w:rsid w:val="004A0C3E"/>
    <w:rsid w:val="004A6021"/>
    <w:rsid w:val="004A6DBD"/>
    <w:rsid w:val="004B02EF"/>
    <w:rsid w:val="004B0B2C"/>
    <w:rsid w:val="004B0BA4"/>
    <w:rsid w:val="004B2F64"/>
    <w:rsid w:val="004B3194"/>
    <w:rsid w:val="004B404C"/>
    <w:rsid w:val="004B4980"/>
    <w:rsid w:val="004B4D23"/>
    <w:rsid w:val="004B54CC"/>
    <w:rsid w:val="004C198D"/>
    <w:rsid w:val="004C1BB8"/>
    <w:rsid w:val="004C23D0"/>
    <w:rsid w:val="004C3E27"/>
    <w:rsid w:val="004C414C"/>
    <w:rsid w:val="004C4658"/>
    <w:rsid w:val="004C5619"/>
    <w:rsid w:val="004C5F87"/>
    <w:rsid w:val="004C6A22"/>
    <w:rsid w:val="004C6EE0"/>
    <w:rsid w:val="004D13B8"/>
    <w:rsid w:val="004D359A"/>
    <w:rsid w:val="004D368A"/>
    <w:rsid w:val="004D3AD2"/>
    <w:rsid w:val="004D4CBB"/>
    <w:rsid w:val="004D693B"/>
    <w:rsid w:val="004D76BE"/>
    <w:rsid w:val="004E1F2E"/>
    <w:rsid w:val="004E2D94"/>
    <w:rsid w:val="004F174E"/>
    <w:rsid w:val="004F467C"/>
    <w:rsid w:val="004F47F1"/>
    <w:rsid w:val="004F5F28"/>
    <w:rsid w:val="004F6ECA"/>
    <w:rsid w:val="004F78D2"/>
    <w:rsid w:val="00500000"/>
    <w:rsid w:val="005002DE"/>
    <w:rsid w:val="0050216C"/>
    <w:rsid w:val="005027A2"/>
    <w:rsid w:val="00503DD2"/>
    <w:rsid w:val="00504099"/>
    <w:rsid w:val="0051176B"/>
    <w:rsid w:val="0051406B"/>
    <w:rsid w:val="00514752"/>
    <w:rsid w:val="00514DEC"/>
    <w:rsid w:val="00520FD9"/>
    <w:rsid w:val="00521858"/>
    <w:rsid w:val="00521961"/>
    <w:rsid w:val="00521F47"/>
    <w:rsid w:val="00522B5A"/>
    <w:rsid w:val="00527114"/>
    <w:rsid w:val="00527A02"/>
    <w:rsid w:val="00527A24"/>
    <w:rsid w:val="005332CE"/>
    <w:rsid w:val="00534E42"/>
    <w:rsid w:val="00535DCA"/>
    <w:rsid w:val="00536CEC"/>
    <w:rsid w:val="0053706E"/>
    <w:rsid w:val="00537657"/>
    <w:rsid w:val="00540BDF"/>
    <w:rsid w:val="00543614"/>
    <w:rsid w:val="005526A9"/>
    <w:rsid w:val="005533BB"/>
    <w:rsid w:val="00554E2B"/>
    <w:rsid w:val="00556AAB"/>
    <w:rsid w:val="00557803"/>
    <w:rsid w:val="0056255D"/>
    <w:rsid w:val="00562860"/>
    <w:rsid w:val="00563A43"/>
    <w:rsid w:val="00571D7C"/>
    <w:rsid w:val="0057308A"/>
    <w:rsid w:val="005816DC"/>
    <w:rsid w:val="00581F1F"/>
    <w:rsid w:val="0058347B"/>
    <w:rsid w:val="00584A2F"/>
    <w:rsid w:val="00586BF7"/>
    <w:rsid w:val="00590351"/>
    <w:rsid w:val="005920CB"/>
    <w:rsid w:val="00592B2F"/>
    <w:rsid w:val="0059362F"/>
    <w:rsid w:val="00593AB1"/>
    <w:rsid w:val="005A1DA7"/>
    <w:rsid w:val="005A3547"/>
    <w:rsid w:val="005A5849"/>
    <w:rsid w:val="005A6F51"/>
    <w:rsid w:val="005A788E"/>
    <w:rsid w:val="005A7BB7"/>
    <w:rsid w:val="005B1826"/>
    <w:rsid w:val="005B1F29"/>
    <w:rsid w:val="005B272B"/>
    <w:rsid w:val="005B2E13"/>
    <w:rsid w:val="005B3536"/>
    <w:rsid w:val="005B49E8"/>
    <w:rsid w:val="005B5068"/>
    <w:rsid w:val="005B6AA9"/>
    <w:rsid w:val="005B7A63"/>
    <w:rsid w:val="005B7A8D"/>
    <w:rsid w:val="005C0305"/>
    <w:rsid w:val="005C177E"/>
    <w:rsid w:val="005C37F4"/>
    <w:rsid w:val="005C3925"/>
    <w:rsid w:val="005C3EA0"/>
    <w:rsid w:val="005C4D07"/>
    <w:rsid w:val="005C57AA"/>
    <w:rsid w:val="005C7C66"/>
    <w:rsid w:val="005D2820"/>
    <w:rsid w:val="005D4543"/>
    <w:rsid w:val="005D5FE7"/>
    <w:rsid w:val="005D7695"/>
    <w:rsid w:val="005E0525"/>
    <w:rsid w:val="005E0A85"/>
    <w:rsid w:val="005E0E27"/>
    <w:rsid w:val="005E10A2"/>
    <w:rsid w:val="005E5445"/>
    <w:rsid w:val="005F2B57"/>
    <w:rsid w:val="005F2F51"/>
    <w:rsid w:val="005F6829"/>
    <w:rsid w:val="006001D3"/>
    <w:rsid w:val="00601070"/>
    <w:rsid w:val="0060477C"/>
    <w:rsid w:val="0060535C"/>
    <w:rsid w:val="0060785D"/>
    <w:rsid w:val="00607E2C"/>
    <w:rsid w:val="00612075"/>
    <w:rsid w:val="0061237D"/>
    <w:rsid w:val="00612472"/>
    <w:rsid w:val="0061336E"/>
    <w:rsid w:val="00620AA5"/>
    <w:rsid w:val="006211BA"/>
    <w:rsid w:val="00621825"/>
    <w:rsid w:val="0062304B"/>
    <w:rsid w:val="0062344D"/>
    <w:rsid w:val="006239BD"/>
    <w:rsid w:val="00625266"/>
    <w:rsid w:val="00626C54"/>
    <w:rsid w:val="006357FE"/>
    <w:rsid w:val="006366D2"/>
    <w:rsid w:val="00637FF7"/>
    <w:rsid w:val="006425B8"/>
    <w:rsid w:val="006432D0"/>
    <w:rsid w:val="00643CAA"/>
    <w:rsid w:val="00647967"/>
    <w:rsid w:val="00650375"/>
    <w:rsid w:val="00651BF8"/>
    <w:rsid w:val="00652250"/>
    <w:rsid w:val="00652821"/>
    <w:rsid w:val="00653A72"/>
    <w:rsid w:val="00654898"/>
    <w:rsid w:val="006558EE"/>
    <w:rsid w:val="00656071"/>
    <w:rsid w:val="006562C1"/>
    <w:rsid w:val="00660F4E"/>
    <w:rsid w:val="00662334"/>
    <w:rsid w:val="006625BB"/>
    <w:rsid w:val="00664148"/>
    <w:rsid w:val="00664C9D"/>
    <w:rsid w:val="006652D6"/>
    <w:rsid w:val="00665D07"/>
    <w:rsid w:val="00666662"/>
    <w:rsid w:val="006739E1"/>
    <w:rsid w:val="00674095"/>
    <w:rsid w:val="0067433B"/>
    <w:rsid w:val="00677C37"/>
    <w:rsid w:val="00683171"/>
    <w:rsid w:val="00686298"/>
    <w:rsid w:val="00686374"/>
    <w:rsid w:val="006904F9"/>
    <w:rsid w:val="00691766"/>
    <w:rsid w:val="0069439E"/>
    <w:rsid w:val="006A1100"/>
    <w:rsid w:val="006A1DAC"/>
    <w:rsid w:val="006A2E8A"/>
    <w:rsid w:val="006A4E86"/>
    <w:rsid w:val="006B01D7"/>
    <w:rsid w:val="006B0A87"/>
    <w:rsid w:val="006B335E"/>
    <w:rsid w:val="006B347C"/>
    <w:rsid w:val="006B4FD2"/>
    <w:rsid w:val="006C0670"/>
    <w:rsid w:val="006D242D"/>
    <w:rsid w:val="006D6D30"/>
    <w:rsid w:val="006D6F8A"/>
    <w:rsid w:val="006D6F8C"/>
    <w:rsid w:val="006E0372"/>
    <w:rsid w:val="006E105F"/>
    <w:rsid w:val="006E236E"/>
    <w:rsid w:val="006E2693"/>
    <w:rsid w:val="006E2A9B"/>
    <w:rsid w:val="006E2FE3"/>
    <w:rsid w:val="006E36B9"/>
    <w:rsid w:val="006F13D4"/>
    <w:rsid w:val="006F21E2"/>
    <w:rsid w:val="006F2590"/>
    <w:rsid w:val="006F4CF1"/>
    <w:rsid w:val="006F6206"/>
    <w:rsid w:val="006F6346"/>
    <w:rsid w:val="00701017"/>
    <w:rsid w:val="00701C24"/>
    <w:rsid w:val="00702805"/>
    <w:rsid w:val="007100B2"/>
    <w:rsid w:val="007169CF"/>
    <w:rsid w:val="0072019A"/>
    <w:rsid w:val="00720F98"/>
    <w:rsid w:val="007211F8"/>
    <w:rsid w:val="00721E42"/>
    <w:rsid w:val="00722235"/>
    <w:rsid w:val="00722EF2"/>
    <w:rsid w:val="00723B16"/>
    <w:rsid w:val="00725C47"/>
    <w:rsid w:val="0072640A"/>
    <w:rsid w:val="0072704B"/>
    <w:rsid w:val="0073216C"/>
    <w:rsid w:val="00733A9A"/>
    <w:rsid w:val="0073422A"/>
    <w:rsid w:val="00735CF1"/>
    <w:rsid w:val="0073732A"/>
    <w:rsid w:val="0074030D"/>
    <w:rsid w:val="007428E2"/>
    <w:rsid w:val="0074395A"/>
    <w:rsid w:val="00744447"/>
    <w:rsid w:val="0074475B"/>
    <w:rsid w:val="00747CB8"/>
    <w:rsid w:val="00750B9A"/>
    <w:rsid w:val="007515E7"/>
    <w:rsid w:val="00752E8F"/>
    <w:rsid w:val="00756342"/>
    <w:rsid w:val="00756EEF"/>
    <w:rsid w:val="007573CA"/>
    <w:rsid w:val="00757F1C"/>
    <w:rsid w:val="00761706"/>
    <w:rsid w:val="00765AB1"/>
    <w:rsid w:val="00766F52"/>
    <w:rsid w:val="007672E6"/>
    <w:rsid w:val="007715BE"/>
    <w:rsid w:val="00771967"/>
    <w:rsid w:val="00776045"/>
    <w:rsid w:val="007826DB"/>
    <w:rsid w:val="007838B1"/>
    <w:rsid w:val="00784C27"/>
    <w:rsid w:val="00786596"/>
    <w:rsid w:val="00791008"/>
    <w:rsid w:val="00791420"/>
    <w:rsid w:val="00792470"/>
    <w:rsid w:val="007939AE"/>
    <w:rsid w:val="00793B63"/>
    <w:rsid w:val="007946F7"/>
    <w:rsid w:val="0079561F"/>
    <w:rsid w:val="007A0373"/>
    <w:rsid w:val="007A09B3"/>
    <w:rsid w:val="007A347C"/>
    <w:rsid w:val="007A36EE"/>
    <w:rsid w:val="007A4B2D"/>
    <w:rsid w:val="007A6443"/>
    <w:rsid w:val="007A75B2"/>
    <w:rsid w:val="007B08B7"/>
    <w:rsid w:val="007B1FA6"/>
    <w:rsid w:val="007B388D"/>
    <w:rsid w:val="007B570E"/>
    <w:rsid w:val="007B6283"/>
    <w:rsid w:val="007C37B7"/>
    <w:rsid w:val="007C402D"/>
    <w:rsid w:val="007C471A"/>
    <w:rsid w:val="007C5EF0"/>
    <w:rsid w:val="007C5FD0"/>
    <w:rsid w:val="007C71C1"/>
    <w:rsid w:val="007C7F63"/>
    <w:rsid w:val="007D0960"/>
    <w:rsid w:val="007D191D"/>
    <w:rsid w:val="007D3671"/>
    <w:rsid w:val="007D4787"/>
    <w:rsid w:val="007D5B23"/>
    <w:rsid w:val="007D633E"/>
    <w:rsid w:val="007D7D3F"/>
    <w:rsid w:val="007E0121"/>
    <w:rsid w:val="007E0B4D"/>
    <w:rsid w:val="007E0DFF"/>
    <w:rsid w:val="007E139D"/>
    <w:rsid w:val="007E1717"/>
    <w:rsid w:val="007E1C9E"/>
    <w:rsid w:val="007E5D47"/>
    <w:rsid w:val="007E5ED1"/>
    <w:rsid w:val="007F052A"/>
    <w:rsid w:val="007F147B"/>
    <w:rsid w:val="007F1555"/>
    <w:rsid w:val="007F1654"/>
    <w:rsid w:val="007F4A83"/>
    <w:rsid w:val="007F7120"/>
    <w:rsid w:val="007F7A34"/>
    <w:rsid w:val="0080463C"/>
    <w:rsid w:val="00805C99"/>
    <w:rsid w:val="008074A4"/>
    <w:rsid w:val="00807858"/>
    <w:rsid w:val="0081295C"/>
    <w:rsid w:val="00812F02"/>
    <w:rsid w:val="00813BD8"/>
    <w:rsid w:val="00816620"/>
    <w:rsid w:val="00816AB4"/>
    <w:rsid w:val="00816E30"/>
    <w:rsid w:val="008216D2"/>
    <w:rsid w:val="00821E9C"/>
    <w:rsid w:val="008227B7"/>
    <w:rsid w:val="00830993"/>
    <w:rsid w:val="008326E0"/>
    <w:rsid w:val="0083491A"/>
    <w:rsid w:val="00836C00"/>
    <w:rsid w:val="00837C27"/>
    <w:rsid w:val="00841067"/>
    <w:rsid w:val="00841129"/>
    <w:rsid w:val="00843B4B"/>
    <w:rsid w:val="00843CDF"/>
    <w:rsid w:val="00844F6C"/>
    <w:rsid w:val="008467F6"/>
    <w:rsid w:val="00852169"/>
    <w:rsid w:val="00852852"/>
    <w:rsid w:val="0085797B"/>
    <w:rsid w:val="00857F44"/>
    <w:rsid w:val="00861F01"/>
    <w:rsid w:val="008629E6"/>
    <w:rsid w:val="00863F73"/>
    <w:rsid w:val="008643C3"/>
    <w:rsid w:val="00867CB9"/>
    <w:rsid w:val="0087020E"/>
    <w:rsid w:val="00871417"/>
    <w:rsid w:val="0087408F"/>
    <w:rsid w:val="0087492E"/>
    <w:rsid w:val="0087610F"/>
    <w:rsid w:val="00876C41"/>
    <w:rsid w:val="00880047"/>
    <w:rsid w:val="00880822"/>
    <w:rsid w:val="00883ECE"/>
    <w:rsid w:val="0088435F"/>
    <w:rsid w:val="00885526"/>
    <w:rsid w:val="0088612E"/>
    <w:rsid w:val="00887826"/>
    <w:rsid w:val="008924AC"/>
    <w:rsid w:val="00892E5B"/>
    <w:rsid w:val="00894D65"/>
    <w:rsid w:val="00895DF3"/>
    <w:rsid w:val="008979F0"/>
    <w:rsid w:val="008A0418"/>
    <w:rsid w:val="008A0AFA"/>
    <w:rsid w:val="008A0F2A"/>
    <w:rsid w:val="008A245C"/>
    <w:rsid w:val="008A41A4"/>
    <w:rsid w:val="008A4E5C"/>
    <w:rsid w:val="008A56EC"/>
    <w:rsid w:val="008A72C6"/>
    <w:rsid w:val="008B0D64"/>
    <w:rsid w:val="008B27C9"/>
    <w:rsid w:val="008B4D6C"/>
    <w:rsid w:val="008B55C6"/>
    <w:rsid w:val="008B6175"/>
    <w:rsid w:val="008C0371"/>
    <w:rsid w:val="008C0B06"/>
    <w:rsid w:val="008C2D6D"/>
    <w:rsid w:val="008C6DE4"/>
    <w:rsid w:val="008D19B6"/>
    <w:rsid w:val="008D23A3"/>
    <w:rsid w:val="008D2BBD"/>
    <w:rsid w:val="008D2D21"/>
    <w:rsid w:val="008D3615"/>
    <w:rsid w:val="008D36E3"/>
    <w:rsid w:val="008D5F70"/>
    <w:rsid w:val="008E3E83"/>
    <w:rsid w:val="008E6898"/>
    <w:rsid w:val="008E6EBD"/>
    <w:rsid w:val="008E79CE"/>
    <w:rsid w:val="008F10D8"/>
    <w:rsid w:val="008F5805"/>
    <w:rsid w:val="008F5B53"/>
    <w:rsid w:val="008F60E0"/>
    <w:rsid w:val="009018E6"/>
    <w:rsid w:val="00901C4E"/>
    <w:rsid w:val="009025BE"/>
    <w:rsid w:val="0090420B"/>
    <w:rsid w:val="0090641A"/>
    <w:rsid w:val="00906511"/>
    <w:rsid w:val="00906B4D"/>
    <w:rsid w:val="00911EE8"/>
    <w:rsid w:val="00913CB9"/>
    <w:rsid w:val="00913EF9"/>
    <w:rsid w:val="0091571F"/>
    <w:rsid w:val="0091736A"/>
    <w:rsid w:val="009221B9"/>
    <w:rsid w:val="009230A9"/>
    <w:rsid w:val="00925B80"/>
    <w:rsid w:val="009264D3"/>
    <w:rsid w:val="00927265"/>
    <w:rsid w:val="00927DDA"/>
    <w:rsid w:val="00930291"/>
    <w:rsid w:val="009308F7"/>
    <w:rsid w:val="00931156"/>
    <w:rsid w:val="009332D2"/>
    <w:rsid w:val="009340F4"/>
    <w:rsid w:val="00937511"/>
    <w:rsid w:val="00937C79"/>
    <w:rsid w:val="00941156"/>
    <w:rsid w:val="00944EBB"/>
    <w:rsid w:val="00945463"/>
    <w:rsid w:val="00946097"/>
    <w:rsid w:val="00947EFB"/>
    <w:rsid w:val="009541F1"/>
    <w:rsid w:val="00954FEF"/>
    <w:rsid w:val="0095514A"/>
    <w:rsid w:val="0095686E"/>
    <w:rsid w:val="00967BF0"/>
    <w:rsid w:val="00967EA3"/>
    <w:rsid w:val="0097339D"/>
    <w:rsid w:val="0097744C"/>
    <w:rsid w:val="009775E6"/>
    <w:rsid w:val="00981CA0"/>
    <w:rsid w:val="00983163"/>
    <w:rsid w:val="00983E45"/>
    <w:rsid w:val="00983E6E"/>
    <w:rsid w:val="00983E73"/>
    <w:rsid w:val="00983F34"/>
    <w:rsid w:val="0098661E"/>
    <w:rsid w:val="00986D05"/>
    <w:rsid w:val="00990ADF"/>
    <w:rsid w:val="00990C6B"/>
    <w:rsid w:val="0099182A"/>
    <w:rsid w:val="00992941"/>
    <w:rsid w:val="00992FBF"/>
    <w:rsid w:val="00993F98"/>
    <w:rsid w:val="00995C0C"/>
    <w:rsid w:val="00996959"/>
    <w:rsid w:val="00996C15"/>
    <w:rsid w:val="00997532"/>
    <w:rsid w:val="009A08C5"/>
    <w:rsid w:val="009A0ED0"/>
    <w:rsid w:val="009A17D0"/>
    <w:rsid w:val="009A1C21"/>
    <w:rsid w:val="009A6382"/>
    <w:rsid w:val="009A6A93"/>
    <w:rsid w:val="009B3547"/>
    <w:rsid w:val="009B3BD9"/>
    <w:rsid w:val="009B3C42"/>
    <w:rsid w:val="009B3C49"/>
    <w:rsid w:val="009B66F3"/>
    <w:rsid w:val="009B7F32"/>
    <w:rsid w:val="009C2CBF"/>
    <w:rsid w:val="009C49BE"/>
    <w:rsid w:val="009C6CCE"/>
    <w:rsid w:val="009C7010"/>
    <w:rsid w:val="009D16DE"/>
    <w:rsid w:val="009D237A"/>
    <w:rsid w:val="009D2F8F"/>
    <w:rsid w:val="009D35A1"/>
    <w:rsid w:val="009D3FC4"/>
    <w:rsid w:val="009D643F"/>
    <w:rsid w:val="009D69B3"/>
    <w:rsid w:val="009D6B2C"/>
    <w:rsid w:val="009D6E50"/>
    <w:rsid w:val="009D7636"/>
    <w:rsid w:val="009E07BC"/>
    <w:rsid w:val="009E1274"/>
    <w:rsid w:val="009E4CE9"/>
    <w:rsid w:val="009E7FAC"/>
    <w:rsid w:val="009F219B"/>
    <w:rsid w:val="009F5452"/>
    <w:rsid w:val="009F560C"/>
    <w:rsid w:val="009F6616"/>
    <w:rsid w:val="009F7D11"/>
    <w:rsid w:val="009F7FEF"/>
    <w:rsid w:val="00A00733"/>
    <w:rsid w:val="00A02B62"/>
    <w:rsid w:val="00A04918"/>
    <w:rsid w:val="00A0609A"/>
    <w:rsid w:val="00A122D4"/>
    <w:rsid w:val="00A129DF"/>
    <w:rsid w:val="00A13AF9"/>
    <w:rsid w:val="00A14A90"/>
    <w:rsid w:val="00A16EA4"/>
    <w:rsid w:val="00A21750"/>
    <w:rsid w:val="00A25079"/>
    <w:rsid w:val="00A2546E"/>
    <w:rsid w:val="00A263BF"/>
    <w:rsid w:val="00A3065D"/>
    <w:rsid w:val="00A3121E"/>
    <w:rsid w:val="00A31563"/>
    <w:rsid w:val="00A41ADD"/>
    <w:rsid w:val="00A41BAA"/>
    <w:rsid w:val="00A41F9D"/>
    <w:rsid w:val="00A44B61"/>
    <w:rsid w:val="00A454D6"/>
    <w:rsid w:val="00A45FFD"/>
    <w:rsid w:val="00A5270A"/>
    <w:rsid w:val="00A54F42"/>
    <w:rsid w:val="00A56721"/>
    <w:rsid w:val="00A56D2C"/>
    <w:rsid w:val="00A57CB6"/>
    <w:rsid w:val="00A63067"/>
    <w:rsid w:val="00A63284"/>
    <w:rsid w:val="00A64E74"/>
    <w:rsid w:val="00A653FF"/>
    <w:rsid w:val="00A65708"/>
    <w:rsid w:val="00A663C4"/>
    <w:rsid w:val="00A6656A"/>
    <w:rsid w:val="00A67B39"/>
    <w:rsid w:val="00A707E2"/>
    <w:rsid w:val="00A70AF1"/>
    <w:rsid w:val="00A70E6C"/>
    <w:rsid w:val="00A711ED"/>
    <w:rsid w:val="00A731EC"/>
    <w:rsid w:val="00A76E2C"/>
    <w:rsid w:val="00A8187B"/>
    <w:rsid w:val="00A83AD1"/>
    <w:rsid w:val="00A84650"/>
    <w:rsid w:val="00A870D5"/>
    <w:rsid w:val="00A877F7"/>
    <w:rsid w:val="00A87CFF"/>
    <w:rsid w:val="00A9024F"/>
    <w:rsid w:val="00A91129"/>
    <w:rsid w:val="00A916E3"/>
    <w:rsid w:val="00A91987"/>
    <w:rsid w:val="00A93120"/>
    <w:rsid w:val="00A94142"/>
    <w:rsid w:val="00A95501"/>
    <w:rsid w:val="00A97B4D"/>
    <w:rsid w:val="00AA3108"/>
    <w:rsid w:val="00AA528E"/>
    <w:rsid w:val="00AA6D01"/>
    <w:rsid w:val="00AA7697"/>
    <w:rsid w:val="00AA7C9D"/>
    <w:rsid w:val="00AB38A1"/>
    <w:rsid w:val="00AB4FE9"/>
    <w:rsid w:val="00AB5F22"/>
    <w:rsid w:val="00AC029F"/>
    <w:rsid w:val="00AC0D4B"/>
    <w:rsid w:val="00AC104A"/>
    <w:rsid w:val="00AC15FF"/>
    <w:rsid w:val="00AC3F99"/>
    <w:rsid w:val="00AC405D"/>
    <w:rsid w:val="00AC40A1"/>
    <w:rsid w:val="00AC4919"/>
    <w:rsid w:val="00AC6F89"/>
    <w:rsid w:val="00AD422A"/>
    <w:rsid w:val="00AD7C46"/>
    <w:rsid w:val="00AE01F2"/>
    <w:rsid w:val="00AE282E"/>
    <w:rsid w:val="00AE3576"/>
    <w:rsid w:val="00AE529C"/>
    <w:rsid w:val="00AE777E"/>
    <w:rsid w:val="00AF09E7"/>
    <w:rsid w:val="00AF0D34"/>
    <w:rsid w:val="00AF1B39"/>
    <w:rsid w:val="00AF5DF1"/>
    <w:rsid w:val="00AF7BAF"/>
    <w:rsid w:val="00B00712"/>
    <w:rsid w:val="00B012EF"/>
    <w:rsid w:val="00B013B4"/>
    <w:rsid w:val="00B02AD3"/>
    <w:rsid w:val="00B0346B"/>
    <w:rsid w:val="00B035F9"/>
    <w:rsid w:val="00B039F3"/>
    <w:rsid w:val="00B1065A"/>
    <w:rsid w:val="00B1266D"/>
    <w:rsid w:val="00B135B3"/>
    <w:rsid w:val="00B13D7C"/>
    <w:rsid w:val="00B1781D"/>
    <w:rsid w:val="00B213FA"/>
    <w:rsid w:val="00B21F7F"/>
    <w:rsid w:val="00B2201A"/>
    <w:rsid w:val="00B24AFC"/>
    <w:rsid w:val="00B24B2E"/>
    <w:rsid w:val="00B26E78"/>
    <w:rsid w:val="00B3114B"/>
    <w:rsid w:val="00B32087"/>
    <w:rsid w:val="00B33C22"/>
    <w:rsid w:val="00B34CFD"/>
    <w:rsid w:val="00B40535"/>
    <w:rsid w:val="00B40C84"/>
    <w:rsid w:val="00B41B2B"/>
    <w:rsid w:val="00B4562E"/>
    <w:rsid w:val="00B46A1B"/>
    <w:rsid w:val="00B46CF1"/>
    <w:rsid w:val="00B478C1"/>
    <w:rsid w:val="00B50117"/>
    <w:rsid w:val="00B50B17"/>
    <w:rsid w:val="00B5165D"/>
    <w:rsid w:val="00B57F13"/>
    <w:rsid w:val="00B614C6"/>
    <w:rsid w:val="00B62743"/>
    <w:rsid w:val="00B63724"/>
    <w:rsid w:val="00B6381D"/>
    <w:rsid w:val="00B63DCD"/>
    <w:rsid w:val="00B63F7B"/>
    <w:rsid w:val="00B6407C"/>
    <w:rsid w:val="00B64246"/>
    <w:rsid w:val="00B66B35"/>
    <w:rsid w:val="00B67840"/>
    <w:rsid w:val="00B70A79"/>
    <w:rsid w:val="00B728AB"/>
    <w:rsid w:val="00B73654"/>
    <w:rsid w:val="00B75320"/>
    <w:rsid w:val="00B75BCA"/>
    <w:rsid w:val="00B76158"/>
    <w:rsid w:val="00B804D4"/>
    <w:rsid w:val="00B82DB6"/>
    <w:rsid w:val="00B835EA"/>
    <w:rsid w:val="00B84DAB"/>
    <w:rsid w:val="00B86F57"/>
    <w:rsid w:val="00B8779A"/>
    <w:rsid w:val="00B900DE"/>
    <w:rsid w:val="00B903FC"/>
    <w:rsid w:val="00B90A42"/>
    <w:rsid w:val="00B911A7"/>
    <w:rsid w:val="00B92585"/>
    <w:rsid w:val="00B942CD"/>
    <w:rsid w:val="00B954E4"/>
    <w:rsid w:val="00B968CF"/>
    <w:rsid w:val="00B96D68"/>
    <w:rsid w:val="00B9740B"/>
    <w:rsid w:val="00BA2EC4"/>
    <w:rsid w:val="00BA4B59"/>
    <w:rsid w:val="00BA5C36"/>
    <w:rsid w:val="00BA6506"/>
    <w:rsid w:val="00BA67A5"/>
    <w:rsid w:val="00BA7125"/>
    <w:rsid w:val="00BA72E5"/>
    <w:rsid w:val="00BB0A25"/>
    <w:rsid w:val="00BB1F5B"/>
    <w:rsid w:val="00BB24A0"/>
    <w:rsid w:val="00BB3573"/>
    <w:rsid w:val="00BB35EB"/>
    <w:rsid w:val="00BB3EE5"/>
    <w:rsid w:val="00BB3FC0"/>
    <w:rsid w:val="00BB3FCD"/>
    <w:rsid w:val="00BB6B92"/>
    <w:rsid w:val="00BB7468"/>
    <w:rsid w:val="00BC5DA2"/>
    <w:rsid w:val="00BC5DFA"/>
    <w:rsid w:val="00BC6031"/>
    <w:rsid w:val="00BD19F1"/>
    <w:rsid w:val="00BD1B6E"/>
    <w:rsid w:val="00BD2272"/>
    <w:rsid w:val="00BD26B6"/>
    <w:rsid w:val="00BD3BDD"/>
    <w:rsid w:val="00BD3C53"/>
    <w:rsid w:val="00BD43C7"/>
    <w:rsid w:val="00BD47BA"/>
    <w:rsid w:val="00BD6502"/>
    <w:rsid w:val="00BD754A"/>
    <w:rsid w:val="00BD7D5A"/>
    <w:rsid w:val="00BE09DD"/>
    <w:rsid w:val="00BE3106"/>
    <w:rsid w:val="00BE4744"/>
    <w:rsid w:val="00BE474A"/>
    <w:rsid w:val="00BE614B"/>
    <w:rsid w:val="00BE6534"/>
    <w:rsid w:val="00BF1C9B"/>
    <w:rsid w:val="00BF33A2"/>
    <w:rsid w:val="00BF34CC"/>
    <w:rsid w:val="00BF3F15"/>
    <w:rsid w:val="00BF629D"/>
    <w:rsid w:val="00BF689A"/>
    <w:rsid w:val="00BF6FCE"/>
    <w:rsid w:val="00C03F72"/>
    <w:rsid w:val="00C06D82"/>
    <w:rsid w:val="00C075A1"/>
    <w:rsid w:val="00C07786"/>
    <w:rsid w:val="00C11189"/>
    <w:rsid w:val="00C12B09"/>
    <w:rsid w:val="00C14230"/>
    <w:rsid w:val="00C146C9"/>
    <w:rsid w:val="00C17024"/>
    <w:rsid w:val="00C17640"/>
    <w:rsid w:val="00C20C5B"/>
    <w:rsid w:val="00C20CD2"/>
    <w:rsid w:val="00C224BA"/>
    <w:rsid w:val="00C236BA"/>
    <w:rsid w:val="00C3001E"/>
    <w:rsid w:val="00C30172"/>
    <w:rsid w:val="00C30499"/>
    <w:rsid w:val="00C31BBC"/>
    <w:rsid w:val="00C320B4"/>
    <w:rsid w:val="00C32702"/>
    <w:rsid w:val="00C34644"/>
    <w:rsid w:val="00C34A93"/>
    <w:rsid w:val="00C36E53"/>
    <w:rsid w:val="00C40423"/>
    <w:rsid w:val="00C41C92"/>
    <w:rsid w:val="00C42050"/>
    <w:rsid w:val="00C42682"/>
    <w:rsid w:val="00C4336D"/>
    <w:rsid w:val="00C454E6"/>
    <w:rsid w:val="00C46CFC"/>
    <w:rsid w:val="00C51890"/>
    <w:rsid w:val="00C52771"/>
    <w:rsid w:val="00C533FB"/>
    <w:rsid w:val="00C53E83"/>
    <w:rsid w:val="00C543A6"/>
    <w:rsid w:val="00C5577E"/>
    <w:rsid w:val="00C565EE"/>
    <w:rsid w:val="00C57760"/>
    <w:rsid w:val="00C6051D"/>
    <w:rsid w:val="00C60C37"/>
    <w:rsid w:val="00C61B44"/>
    <w:rsid w:val="00C622DE"/>
    <w:rsid w:val="00C624E7"/>
    <w:rsid w:val="00C64B1B"/>
    <w:rsid w:val="00C71B44"/>
    <w:rsid w:val="00C71E38"/>
    <w:rsid w:val="00C7284A"/>
    <w:rsid w:val="00C73A95"/>
    <w:rsid w:val="00C73D0D"/>
    <w:rsid w:val="00C75130"/>
    <w:rsid w:val="00C770C8"/>
    <w:rsid w:val="00C80021"/>
    <w:rsid w:val="00C80C31"/>
    <w:rsid w:val="00C82FE7"/>
    <w:rsid w:val="00C83BAD"/>
    <w:rsid w:val="00C9069F"/>
    <w:rsid w:val="00C93036"/>
    <w:rsid w:val="00C93159"/>
    <w:rsid w:val="00C941B9"/>
    <w:rsid w:val="00C954E2"/>
    <w:rsid w:val="00C96780"/>
    <w:rsid w:val="00C968BB"/>
    <w:rsid w:val="00CA0AD1"/>
    <w:rsid w:val="00CA2943"/>
    <w:rsid w:val="00CA3BB6"/>
    <w:rsid w:val="00CA538F"/>
    <w:rsid w:val="00CA5836"/>
    <w:rsid w:val="00CA644C"/>
    <w:rsid w:val="00CA6E0B"/>
    <w:rsid w:val="00CA7465"/>
    <w:rsid w:val="00CB2238"/>
    <w:rsid w:val="00CB3B79"/>
    <w:rsid w:val="00CB3FC3"/>
    <w:rsid w:val="00CB4459"/>
    <w:rsid w:val="00CB45F8"/>
    <w:rsid w:val="00CB50AA"/>
    <w:rsid w:val="00CB620A"/>
    <w:rsid w:val="00CB6EA4"/>
    <w:rsid w:val="00CB7E24"/>
    <w:rsid w:val="00CC115A"/>
    <w:rsid w:val="00CC23F5"/>
    <w:rsid w:val="00CC250E"/>
    <w:rsid w:val="00CC4DF8"/>
    <w:rsid w:val="00CC6DAF"/>
    <w:rsid w:val="00CD0F09"/>
    <w:rsid w:val="00CD29E4"/>
    <w:rsid w:val="00CD2D41"/>
    <w:rsid w:val="00CD3995"/>
    <w:rsid w:val="00CD41D1"/>
    <w:rsid w:val="00CD45D3"/>
    <w:rsid w:val="00CD4EB2"/>
    <w:rsid w:val="00CD51DD"/>
    <w:rsid w:val="00CD6823"/>
    <w:rsid w:val="00CE029E"/>
    <w:rsid w:val="00CE0E50"/>
    <w:rsid w:val="00CE236D"/>
    <w:rsid w:val="00CE4139"/>
    <w:rsid w:val="00CE49F9"/>
    <w:rsid w:val="00CE545E"/>
    <w:rsid w:val="00CE7101"/>
    <w:rsid w:val="00CE73EE"/>
    <w:rsid w:val="00CF1B30"/>
    <w:rsid w:val="00CF222C"/>
    <w:rsid w:val="00CF2BF2"/>
    <w:rsid w:val="00CF4F38"/>
    <w:rsid w:val="00CF6590"/>
    <w:rsid w:val="00CF6CB3"/>
    <w:rsid w:val="00CF6D4E"/>
    <w:rsid w:val="00CF6FCE"/>
    <w:rsid w:val="00CF7B46"/>
    <w:rsid w:val="00D0063E"/>
    <w:rsid w:val="00D02725"/>
    <w:rsid w:val="00D035B7"/>
    <w:rsid w:val="00D03D0A"/>
    <w:rsid w:val="00D045C7"/>
    <w:rsid w:val="00D0477E"/>
    <w:rsid w:val="00D06A12"/>
    <w:rsid w:val="00D1066D"/>
    <w:rsid w:val="00D1417F"/>
    <w:rsid w:val="00D164D1"/>
    <w:rsid w:val="00D17832"/>
    <w:rsid w:val="00D23C8B"/>
    <w:rsid w:val="00D26524"/>
    <w:rsid w:val="00D2680A"/>
    <w:rsid w:val="00D26FEF"/>
    <w:rsid w:val="00D27324"/>
    <w:rsid w:val="00D3231B"/>
    <w:rsid w:val="00D3266E"/>
    <w:rsid w:val="00D32EED"/>
    <w:rsid w:val="00D33515"/>
    <w:rsid w:val="00D345C0"/>
    <w:rsid w:val="00D35B67"/>
    <w:rsid w:val="00D36416"/>
    <w:rsid w:val="00D36762"/>
    <w:rsid w:val="00D437CE"/>
    <w:rsid w:val="00D43F6C"/>
    <w:rsid w:val="00D456E3"/>
    <w:rsid w:val="00D46516"/>
    <w:rsid w:val="00D51F91"/>
    <w:rsid w:val="00D51FE6"/>
    <w:rsid w:val="00D53457"/>
    <w:rsid w:val="00D539B9"/>
    <w:rsid w:val="00D54090"/>
    <w:rsid w:val="00D551F3"/>
    <w:rsid w:val="00D60610"/>
    <w:rsid w:val="00D60E1F"/>
    <w:rsid w:val="00D62615"/>
    <w:rsid w:val="00D63915"/>
    <w:rsid w:val="00D63DC4"/>
    <w:rsid w:val="00D649C5"/>
    <w:rsid w:val="00D660DE"/>
    <w:rsid w:val="00D667F1"/>
    <w:rsid w:val="00D67DBC"/>
    <w:rsid w:val="00D70E72"/>
    <w:rsid w:val="00D733A4"/>
    <w:rsid w:val="00D74FDC"/>
    <w:rsid w:val="00D75329"/>
    <w:rsid w:val="00D83466"/>
    <w:rsid w:val="00D83C69"/>
    <w:rsid w:val="00D848B9"/>
    <w:rsid w:val="00D85021"/>
    <w:rsid w:val="00D85AD9"/>
    <w:rsid w:val="00D86587"/>
    <w:rsid w:val="00D930A2"/>
    <w:rsid w:val="00D93876"/>
    <w:rsid w:val="00D94B44"/>
    <w:rsid w:val="00DA1580"/>
    <w:rsid w:val="00DA1CC5"/>
    <w:rsid w:val="00DA36CC"/>
    <w:rsid w:val="00DA44B2"/>
    <w:rsid w:val="00DA6C6E"/>
    <w:rsid w:val="00DA7103"/>
    <w:rsid w:val="00DA75B7"/>
    <w:rsid w:val="00DB04DF"/>
    <w:rsid w:val="00DB0B9A"/>
    <w:rsid w:val="00DB13E7"/>
    <w:rsid w:val="00DB16DE"/>
    <w:rsid w:val="00DB2508"/>
    <w:rsid w:val="00DB334F"/>
    <w:rsid w:val="00DB425D"/>
    <w:rsid w:val="00DB42C1"/>
    <w:rsid w:val="00DB4EB5"/>
    <w:rsid w:val="00DB6C96"/>
    <w:rsid w:val="00DC06D0"/>
    <w:rsid w:val="00DC1B0B"/>
    <w:rsid w:val="00DC3BE7"/>
    <w:rsid w:val="00DC3E2E"/>
    <w:rsid w:val="00DD343D"/>
    <w:rsid w:val="00DE0D5D"/>
    <w:rsid w:val="00DE2D66"/>
    <w:rsid w:val="00DF0618"/>
    <w:rsid w:val="00DF40A1"/>
    <w:rsid w:val="00DF4AF5"/>
    <w:rsid w:val="00DF53E9"/>
    <w:rsid w:val="00DF5E5F"/>
    <w:rsid w:val="00DF6167"/>
    <w:rsid w:val="00DF6EAB"/>
    <w:rsid w:val="00DF7644"/>
    <w:rsid w:val="00DF7E58"/>
    <w:rsid w:val="00E0120E"/>
    <w:rsid w:val="00E02D8B"/>
    <w:rsid w:val="00E051F9"/>
    <w:rsid w:val="00E0759D"/>
    <w:rsid w:val="00E10925"/>
    <w:rsid w:val="00E1184C"/>
    <w:rsid w:val="00E14241"/>
    <w:rsid w:val="00E14F6C"/>
    <w:rsid w:val="00E15373"/>
    <w:rsid w:val="00E16DA4"/>
    <w:rsid w:val="00E20575"/>
    <w:rsid w:val="00E211D7"/>
    <w:rsid w:val="00E21EA2"/>
    <w:rsid w:val="00E26D43"/>
    <w:rsid w:val="00E271CC"/>
    <w:rsid w:val="00E27438"/>
    <w:rsid w:val="00E27CE6"/>
    <w:rsid w:val="00E3230F"/>
    <w:rsid w:val="00E32616"/>
    <w:rsid w:val="00E32C0D"/>
    <w:rsid w:val="00E33BB5"/>
    <w:rsid w:val="00E344B2"/>
    <w:rsid w:val="00E36229"/>
    <w:rsid w:val="00E416F1"/>
    <w:rsid w:val="00E41BA6"/>
    <w:rsid w:val="00E422B7"/>
    <w:rsid w:val="00E44A08"/>
    <w:rsid w:val="00E44C85"/>
    <w:rsid w:val="00E4615F"/>
    <w:rsid w:val="00E46A05"/>
    <w:rsid w:val="00E4737E"/>
    <w:rsid w:val="00E564FC"/>
    <w:rsid w:val="00E5696C"/>
    <w:rsid w:val="00E56E1C"/>
    <w:rsid w:val="00E57021"/>
    <w:rsid w:val="00E60103"/>
    <w:rsid w:val="00E602F8"/>
    <w:rsid w:val="00E6045D"/>
    <w:rsid w:val="00E61119"/>
    <w:rsid w:val="00E61314"/>
    <w:rsid w:val="00E613C4"/>
    <w:rsid w:val="00E62BE1"/>
    <w:rsid w:val="00E6373A"/>
    <w:rsid w:val="00E63DDB"/>
    <w:rsid w:val="00E666DA"/>
    <w:rsid w:val="00E72449"/>
    <w:rsid w:val="00E73726"/>
    <w:rsid w:val="00E74A9F"/>
    <w:rsid w:val="00E767FE"/>
    <w:rsid w:val="00E772AF"/>
    <w:rsid w:val="00E80499"/>
    <w:rsid w:val="00E81156"/>
    <w:rsid w:val="00E8126A"/>
    <w:rsid w:val="00E82111"/>
    <w:rsid w:val="00E8344F"/>
    <w:rsid w:val="00E8437A"/>
    <w:rsid w:val="00E856C9"/>
    <w:rsid w:val="00E86871"/>
    <w:rsid w:val="00E87399"/>
    <w:rsid w:val="00E923FF"/>
    <w:rsid w:val="00E92D55"/>
    <w:rsid w:val="00E93106"/>
    <w:rsid w:val="00E9469E"/>
    <w:rsid w:val="00E9534E"/>
    <w:rsid w:val="00E95688"/>
    <w:rsid w:val="00EA11FF"/>
    <w:rsid w:val="00EA169E"/>
    <w:rsid w:val="00EA1AFA"/>
    <w:rsid w:val="00EA3EC6"/>
    <w:rsid w:val="00EA51AD"/>
    <w:rsid w:val="00EA6CBE"/>
    <w:rsid w:val="00EB1940"/>
    <w:rsid w:val="00EB247F"/>
    <w:rsid w:val="00EB2874"/>
    <w:rsid w:val="00EB2E2D"/>
    <w:rsid w:val="00EB32F2"/>
    <w:rsid w:val="00EB5322"/>
    <w:rsid w:val="00EC0D6A"/>
    <w:rsid w:val="00EC137B"/>
    <w:rsid w:val="00EC15F4"/>
    <w:rsid w:val="00EC4D7F"/>
    <w:rsid w:val="00EC4F0F"/>
    <w:rsid w:val="00EC71CF"/>
    <w:rsid w:val="00ED18DC"/>
    <w:rsid w:val="00ED2657"/>
    <w:rsid w:val="00ED51B2"/>
    <w:rsid w:val="00ED63CC"/>
    <w:rsid w:val="00ED6F01"/>
    <w:rsid w:val="00ED70EF"/>
    <w:rsid w:val="00ED7517"/>
    <w:rsid w:val="00ED7963"/>
    <w:rsid w:val="00EE2C2A"/>
    <w:rsid w:val="00EE4742"/>
    <w:rsid w:val="00EE60CB"/>
    <w:rsid w:val="00EE6912"/>
    <w:rsid w:val="00EE7EBC"/>
    <w:rsid w:val="00EF0FC0"/>
    <w:rsid w:val="00EF13FC"/>
    <w:rsid w:val="00EF737C"/>
    <w:rsid w:val="00EF768C"/>
    <w:rsid w:val="00EF7F13"/>
    <w:rsid w:val="00F000F5"/>
    <w:rsid w:val="00F00912"/>
    <w:rsid w:val="00F00A98"/>
    <w:rsid w:val="00F01D76"/>
    <w:rsid w:val="00F02EAB"/>
    <w:rsid w:val="00F033BC"/>
    <w:rsid w:val="00F05A53"/>
    <w:rsid w:val="00F116BE"/>
    <w:rsid w:val="00F13154"/>
    <w:rsid w:val="00F150F9"/>
    <w:rsid w:val="00F16B2C"/>
    <w:rsid w:val="00F1729C"/>
    <w:rsid w:val="00F17DE7"/>
    <w:rsid w:val="00F17FCF"/>
    <w:rsid w:val="00F2162E"/>
    <w:rsid w:val="00F2314C"/>
    <w:rsid w:val="00F235E3"/>
    <w:rsid w:val="00F25705"/>
    <w:rsid w:val="00F27DAC"/>
    <w:rsid w:val="00F31AC2"/>
    <w:rsid w:val="00F332B9"/>
    <w:rsid w:val="00F36ACB"/>
    <w:rsid w:val="00F41768"/>
    <w:rsid w:val="00F4538C"/>
    <w:rsid w:val="00F463AC"/>
    <w:rsid w:val="00F507A1"/>
    <w:rsid w:val="00F5242A"/>
    <w:rsid w:val="00F5523A"/>
    <w:rsid w:val="00F55A6D"/>
    <w:rsid w:val="00F5772D"/>
    <w:rsid w:val="00F57BC4"/>
    <w:rsid w:val="00F6290F"/>
    <w:rsid w:val="00F65803"/>
    <w:rsid w:val="00F6600E"/>
    <w:rsid w:val="00F67E81"/>
    <w:rsid w:val="00F72270"/>
    <w:rsid w:val="00F7375F"/>
    <w:rsid w:val="00F7380F"/>
    <w:rsid w:val="00F74F86"/>
    <w:rsid w:val="00F76BBB"/>
    <w:rsid w:val="00F805DC"/>
    <w:rsid w:val="00F8240E"/>
    <w:rsid w:val="00F8494A"/>
    <w:rsid w:val="00F849D5"/>
    <w:rsid w:val="00F868B8"/>
    <w:rsid w:val="00F875CF"/>
    <w:rsid w:val="00F914D9"/>
    <w:rsid w:val="00F91723"/>
    <w:rsid w:val="00F92B18"/>
    <w:rsid w:val="00F92EEF"/>
    <w:rsid w:val="00F92F5F"/>
    <w:rsid w:val="00F93409"/>
    <w:rsid w:val="00F93BA1"/>
    <w:rsid w:val="00F93E55"/>
    <w:rsid w:val="00F95210"/>
    <w:rsid w:val="00F95218"/>
    <w:rsid w:val="00FA068F"/>
    <w:rsid w:val="00FA296F"/>
    <w:rsid w:val="00FA667C"/>
    <w:rsid w:val="00FA756D"/>
    <w:rsid w:val="00FA7EB1"/>
    <w:rsid w:val="00FA7F97"/>
    <w:rsid w:val="00FB1031"/>
    <w:rsid w:val="00FB2D78"/>
    <w:rsid w:val="00FB2F6F"/>
    <w:rsid w:val="00FB3E42"/>
    <w:rsid w:val="00FB4565"/>
    <w:rsid w:val="00FB4CBB"/>
    <w:rsid w:val="00FB5190"/>
    <w:rsid w:val="00FB6F04"/>
    <w:rsid w:val="00FC077E"/>
    <w:rsid w:val="00FC2CCD"/>
    <w:rsid w:val="00FC471B"/>
    <w:rsid w:val="00FC4775"/>
    <w:rsid w:val="00FC4A9D"/>
    <w:rsid w:val="00FC5F40"/>
    <w:rsid w:val="00FC72F2"/>
    <w:rsid w:val="00FC7DD4"/>
    <w:rsid w:val="00FD1B26"/>
    <w:rsid w:val="00FD27A0"/>
    <w:rsid w:val="00FD27FA"/>
    <w:rsid w:val="00FD389C"/>
    <w:rsid w:val="00FD3A38"/>
    <w:rsid w:val="00FD420D"/>
    <w:rsid w:val="00FD4264"/>
    <w:rsid w:val="00FD4507"/>
    <w:rsid w:val="00FD641D"/>
    <w:rsid w:val="00FE04BF"/>
    <w:rsid w:val="00FE667F"/>
    <w:rsid w:val="00FF1815"/>
    <w:rsid w:val="00FF1E11"/>
    <w:rsid w:val="00FF2307"/>
    <w:rsid w:val="00FF72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0224A66"/>
  <w15:docId w15:val="{CA4770CA-6656-450A-9F90-76DC62D3E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147B"/>
    <w:pPr>
      <w:spacing w:line="360" w:lineRule="auto"/>
    </w:pPr>
    <w:rPr>
      <w:rFonts w:ascii="Tahoma" w:hAnsi="Tahoma"/>
    </w:rPr>
  </w:style>
  <w:style w:type="paragraph" w:styleId="Heading1">
    <w:name w:val="heading 1"/>
    <w:basedOn w:val="Normal"/>
    <w:link w:val="Heading1Char"/>
    <w:uiPriority w:val="9"/>
    <w:qFormat/>
    <w:rsid w:val="008227B7"/>
    <w:pPr>
      <w:widowControl w:val="0"/>
      <w:numPr>
        <w:numId w:val="1"/>
      </w:numPr>
      <w:autoSpaceDE w:val="0"/>
      <w:autoSpaceDN w:val="0"/>
      <w:spacing w:before="101" w:after="0" w:line="240" w:lineRule="auto"/>
      <w:ind w:right="1589"/>
      <w:jc w:val="center"/>
      <w:outlineLvl w:val="0"/>
    </w:pPr>
    <w:rPr>
      <w:rFonts w:eastAsia="Tahoma" w:cs="Tahoma"/>
      <w:b/>
      <w:bCs/>
      <w:sz w:val="24"/>
      <w:szCs w:val="24"/>
      <w:lang w:val="m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04132"/>
    <w:pPr>
      <w:keepNext/>
      <w:keepLines/>
      <w:numPr>
        <w:ilvl w:val="1"/>
        <w:numId w:val="1"/>
      </w:numPr>
      <w:spacing w:before="40" w:after="0"/>
      <w:jc w:val="both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057FF"/>
    <w:pPr>
      <w:keepNext/>
      <w:keepLines/>
      <w:numPr>
        <w:ilvl w:val="2"/>
        <w:numId w:val="1"/>
      </w:numPr>
      <w:spacing w:before="40" w:after="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1"/>
    <w:next w:val="Heading3"/>
    <w:link w:val="Heading4Char"/>
    <w:uiPriority w:val="9"/>
    <w:unhideWhenUsed/>
    <w:qFormat/>
    <w:rsid w:val="00010EAA"/>
    <w:pPr>
      <w:numPr>
        <w:ilvl w:val="3"/>
      </w:numPr>
      <w:ind w:right="-1"/>
      <w:outlineLvl w:val="3"/>
    </w:pPr>
    <w:rPr>
      <w:b w:val="0"/>
    </w:rPr>
  </w:style>
  <w:style w:type="paragraph" w:styleId="Heading5">
    <w:name w:val="heading 5"/>
    <w:basedOn w:val="Normal"/>
    <w:next w:val="Judulfix"/>
    <w:link w:val="Heading5Char"/>
    <w:uiPriority w:val="9"/>
    <w:unhideWhenUsed/>
    <w:qFormat/>
    <w:rsid w:val="00DC3E2E"/>
    <w:pPr>
      <w:keepNext/>
      <w:keepLines/>
      <w:spacing w:before="40" w:after="0"/>
      <w:jc w:val="center"/>
      <w:outlineLvl w:val="4"/>
    </w:pPr>
    <w:rPr>
      <w:rFonts w:eastAsiaTheme="majorEastAsia" w:cstheme="majorBidi"/>
      <w:sz w:val="2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D6E50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D6E50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D6E50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D6E50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97F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8227B7"/>
    <w:rPr>
      <w:rFonts w:ascii="Tahoma" w:eastAsia="Tahoma" w:hAnsi="Tahoma" w:cs="Tahoma"/>
      <w:b/>
      <w:bCs/>
      <w:sz w:val="24"/>
      <w:szCs w:val="24"/>
      <w:lang w:val="ms"/>
    </w:rPr>
  </w:style>
  <w:style w:type="paragraph" w:styleId="BodyText">
    <w:name w:val="Body Text"/>
    <w:basedOn w:val="Normal"/>
    <w:link w:val="BodyTextChar"/>
    <w:uiPriority w:val="1"/>
    <w:qFormat/>
    <w:rsid w:val="008227B7"/>
    <w:pPr>
      <w:widowControl w:val="0"/>
      <w:autoSpaceDE w:val="0"/>
      <w:autoSpaceDN w:val="0"/>
      <w:spacing w:after="0" w:line="240" w:lineRule="auto"/>
    </w:pPr>
    <w:rPr>
      <w:rFonts w:eastAsia="Tahoma" w:cs="Tahoma"/>
      <w:lang w:val="ms"/>
    </w:rPr>
  </w:style>
  <w:style w:type="character" w:customStyle="1" w:styleId="BodyTextChar">
    <w:name w:val="Body Text Char"/>
    <w:basedOn w:val="DefaultParagraphFont"/>
    <w:link w:val="BodyText"/>
    <w:uiPriority w:val="1"/>
    <w:rsid w:val="008227B7"/>
    <w:rPr>
      <w:rFonts w:ascii="Tahoma" w:eastAsia="Tahoma" w:hAnsi="Tahoma" w:cs="Tahoma"/>
      <w:lang w:val="ms"/>
    </w:rPr>
  </w:style>
  <w:style w:type="paragraph" w:styleId="ListParagraph">
    <w:name w:val="List Paragraph"/>
    <w:basedOn w:val="Normal"/>
    <w:uiPriority w:val="34"/>
    <w:qFormat/>
    <w:rsid w:val="008A72C6"/>
    <w:pPr>
      <w:ind w:left="720"/>
      <w:contextualSpacing/>
    </w:pPr>
  </w:style>
  <w:style w:type="paragraph" w:customStyle="1" w:styleId="Default">
    <w:name w:val="Default"/>
    <w:rsid w:val="00FD3A38"/>
    <w:pPr>
      <w:autoSpaceDE w:val="0"/>
      <w:autoSpaceDN w:val="0"/>
      <w:adjustRightInd w:val="0"/>
      <w:spacing w:after="0" w:line="240" w:lineRule="auto"/>
    </w:pPr>
    <w:rPr>
      <w:rFonts w:ascii="Tahoma" w:hAnsi="Tahoma" w:cs="Tahoma"/>
      <w:color w:val="000000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404132"/>
    <w:rPr>
      <w:rFonts w:ascii="Tahoma" w:eastAsiaTheme="majorEastAsia" w:hAnsi="Tahoma" w:cstheme="majorBidi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057FF"/>
    <w:rPr>
      <w:rFonts w:ascii="Tahoma" w:eastAsiaTheme="majorEastAsia" w:hAnsi="Tahoma" w:cstheme="majorBidi"/>
      <w:b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010EAA"/>
    <w:rPr>
      <w:rFonts w:ascii="Tahoma" w:eastAsia="Tahoma" w:hAnsi="Tahoma" w:cs="Tahoma"/>
      <w:bCs/>
      <w:sz w:val="24"/>
      <w:szCs w:val="24"/>
      <w:lang w:val="ms"/>
    </w:rPr>
  </w:style>
  <w:style w:type="character" w:customStyle="1" w:styleId="Heading5Char">
    <w:name w:val="Heading 5 Char"/>
    <w:basedOn w:val="DefaultParagraphFont"/>
    <w:link w:val="Heading5"/>
    <w:uiPriority w:val="9"/>
    <w:rsid w:val="002B7D67"/>
    <w:rPr>
      <w:rFonts w:ascii="Tahoma" w:eastAsiaTheme="majorEastAsia" w:hAnsi="Tahoma" w:cstheme="majorBidi"/>
      <w:sz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D6E50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D6E50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D6E5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D6E5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PlaceholderText">
    <w:name w:val="Placeholder Text"/>
    <w:basedOn w:val="DefaultParagraphFont"/>
    <w:uiPriority w:val="99"/>
    <w:semiHidden/>
    <w:rsid w:val="00843CDF"/>
    <w:rPr>
      <w:color w:val="808080"/>
    </w:rPr>
  </w:style>
  <w:style w:type="paragraph" w:styleId="NoSpacing">
    <w:name w:val="No Spacing"/>
    <w:basedOn w:val="Title"/>
    <w:next w:val="Title"/>
    <w:link w:val="NoSpacingChar"/>
    <w:autoRedefine/>
    <w:uiPriority w:val="1"/>
    <w:qFormat/>
    <w:rsid w:val="000B2B2B"/>
    <w:rPr>
      <w:b w:val="0"/>
    </w:rPr>
  </w:style>
  <w:style w:type="paragraph" w:styleId="TOCHeading">
    <w:name w:val="TOC Heading"/>
    <w:basedOn w:val="Heading1"/>
    <w:next w:val="Normal"/>
    <w:uiPriority w:val="39"/>
    <w:unhideWhenUsed/>
    <w:qFormat/>
    <w:rsid w:val="000B2B2B"/>
    <w:pPr>
      <w:keepNext/>
      <w:keepLines/>
      <w:widowControl/>
      <w:numPr>
        <w:numId w:val="0"/>
      </w:numPr>
      <w:autoSpaceDE/>
      <w:autoSpaceDN/>
      <w:spacing w:before="240" w:line="259" w:lineRule="auto"/>
      <w:ind w:right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B2B2B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B2B2B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0B2B2B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0B2B2B"/>
    <w:rPr>
      <w:color w:val="0563C1" w:themeColor="hyperlink"/>
      <w:u w:val="single"/>
    </w:rPr>
  </w:style>
  <w:style w:type="character" w:customStyle="1" w:styleId="NoSpacingChar">
    <w:name w:val="No Spacing Char"/>
    <w:basedOn w:val="DefaultParagraphFont"/>
    <w:link w:val="NoSpacing"/>
    <w:uiPriority w:val="1"/>
    <w:rsid w:val="000B2B2B"/>
    <w:rPr>
      <w:rFonts w:ascii="Tahoma" w:eastAsiaTheme="majorEastAsia" w:hAnsi="Tahoma" w:cstheme="majorBidi"/>
      <w:spacing w:val="-10"/>
      <w:kern w:val="28"/>
      <w:sz w:val="24"/>
      <w:szCs w:val="56"/>
    </w:rPr>
  </w:style>
  <w:style w:type="paragraph" w:styleId="Title">
    <w:name w:val="Title"/>
    <w:basedOn w:val="Normal"/>
    <w:next w:val="Normal"/>
    <w:link w:val="TitleChar"/>
    <w:uiPriority w:val="10"/>
    <w:qFormat/>
    <w:rsid w:val="00C73A95"/>
    <w:pPr>
      <w:numPr>
        <w:numId w:val="3"/>
      </w:numPr>
      <w:spacing w:after="0"/>
      <w:contextualSpacing/>
      <w:jc w:val="center"/>
    </w:pPr>
    <w:rPr>
      <w:rFonts w:eastAsiaTheme="majorEastAsia" w:cstheme="majorBidi"/>
      <w:b/>
      <w:spacing w:val="-10"/>
      <w:kern w:val="28"/>
      <w:sz w:val="24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73A95"/>
    <w:rPr>
      <w:rFonts w:ascii="Tahoma" w:eastAsiaTheme="majorEastAsia" w:hAnsi="Tahoma" w:cstheme="majorBidi"/>
      <w:b/>
      <w:spacing w:val="-10"/>
      <w:kern w:val="28"/>
      <w:sz w:val="24"/>
      <w:szCs w:val="56"/>
    </w:rPr>
  </w:style>
  <w:style w:type="numbering" w:customStyle="1" w:styleId="Judul1">
    <w:name w:val="Judul1"/>
    <w:uiPriority w:val="99"/>
    <w:rsid w:val="00C73A95"/>
    <w:pPr>
      <w:numPr>
        <w:numId w:val="2"/>
      </w:numPr>
    </w:pPr>
  </w:style>
  <w:style w:type="paragraph" w:customStyle="1" w:styleId="Judulfix">
    <w:name w:val="Judul fix"/>
    <w:basedOn w:val="Normal"/>
    <w:next w:val="Heading1"/>
    <w:link w:val="JudulfixChar"/>
    <w:qFormat/>
    <w:rsid w:val="00983163"/>
    <w:pPr>
      <w:jc w:val="center"/>
    </w:pPr>
    <w:rPr>
      <w:rFonts w:cs="Tahoma"/>
      <w:b/>
      <w:bCs/>
      <w:sz w:val="24"/>
    </w:rPr>
  </w:style>
  <w:style w:type="character" w:customStyle="1" w:styleId="JudulfixChar">
    <w:name w:val="Judul fix Char"/>
    <w:basedOn w:val="DefaultParagraphFont"/>
    <w:link w:val="Judulfix"/>
    <w:rsid w:val="00983163"/>
    <w:rPr>
      <w:rFonts w:ascii="Tahoma" w:hAnsi="Tahoma" w:cs="Tahoma"/>
      <w:b/>
      <w:bCs/>
      <w:sz w:val="24"/>
    </w:rPr>
  </w:style>
  <w:style w:type="paragraph" w:styleId="Header">
    <w:name w:val="header"/>
    <w:basedOn w:val="Normal"/>
    <w:link w:val="HeaderChar"/>
    <w:uiPriority w:val="99"/>
    <w:unhideWhenUsed/>
    <w:rsid w:val="00520F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0FD9"/>
    <w:rPr>
      <w:rFonts w:ascii="Tahoma" w:hAnsi="Tahoma"/>
    </w:rPr>
  </w:style>
  <w:style w:type="paragraph" w:styleId="Footer">
    <w:name w:val="footer"/>
    <w:basedOn w:val="Normal"/>
    <w:link w:val="FooterChar"/>
    <w:uiPriority w:val="99"/>
    <w:unhideWhenUsed/>
    <w:rsid w:val="00520F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0FD9"/>
    <w:rPr>
      <w:rFonts w:ascii="Tahoma" w:hAnsi="Tahoma"/>
    </w:rPr>
  </w:style>
  <w:style w:type="character" w:styleId="LineNumber">
    <w:name w:val="line number"/>
    <w:basedOn w:val="DefaultParagraphFont"/>
    <w:uiPriority w:val="99"/>
    <w:semiHidden/>
    <w:unhideWhenUsed/>
    <w:rsid w:val="003F4C69"/>
  </w:style>
  <w:style w:type="paragraph" w:styleId="Caption">
    <w:name w:val="caption"/>
    <w:basedOn w:val="Normal"/>
    <w:next w:val="Normal"/>
    <w:uiPriority w:val="35"/>
    <w:unhideWhenUsed/>
    <w:qFormat/>
    <w:rsid w:val="001628A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9362F"/>
    <w:pPr>
      <w:spacing w:after="0"/>
    </w:pPr>
  </w:style>
  <w:style w:type="character" w:styleId="CommentReference">
    <w:name w:val="annotation reference"/>
    <w:basedOn w:val="DefaultParagraphFont"/>
    <w:uiPriority w:val="99"/>
    <w:semiHidden/>
    <w:unhideWhenUsed/>
    <w:rsid w:val="0099753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9753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97532"/>
    <w:rPr>
      <w:rFonts w:ascii="Tahoma" w:hAnsi="Tahom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753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7532"/>
    <w:rPr>
      <w:rFonts w:ascii="Tahoma" w:hAnsi="Tahoma"/>
      <w:b/>
      <w:bCs/>
      <w:sz w:val="20"/>
      <w:szCs w:val="20"/>
    </w:rPr>
  </w:style>
  <w:style w:type="table" w:styleId="GridTable7Colorful">
    <w:name w:val="Grid Table 7 Colorful"/>
    <w:basedOn w:val="TableNormal"/>
    <w:uiPriority w:val="52"/>
    <w:rsid w:val="0074030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TableGridLight">
    <w:name w:val="Grid Table Light"/>
    <w:basedOn w:val="TableNormal"/>
    <w:uiPriority w:val="40"/>
    <w:rsid w:val="0074030D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1">
    <w:name w:val="Plain Table 1"/>
    <w:basedOn w:val="TableNormal"/>
    <w:uiPriority w:val="41"/>
    <w:rsid w:val="0074030D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74030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74030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5">
    <w:name w:val="Plain Table 5"/>
    <w:basedOn w:val="TableNormal"/>
    <w:uiPriority w:val="45"/>
    <w:rsid w:val="0074030D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">
    <w:name w:val="Grid Table 1 Light"/>
    <w:basedOn w:val="TableNormal"/>
    <w:uiPriority w:val="46"/>
    <w:rsid w:val="0074030D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ListTable1Light">
    <w:name w:val="List Table 1 Light"/>
    <w:basedOn w:val="TableNormal"/>
    <w:uiPriority w:val="46"/>
    <w:rsid w:val="008A0F2A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6Colorful">
    <w:name w:val="Grid Table 6 Colorful"/>
    <w:basedOn w:val="TableNormal"/>
    <w:uiPriority w:val="51"/>
    <w:rsid w:val="008A0F2A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6Colorful-Accent3">
    <w:name w:val="Grid Table 6 Colorful Accent 3"/>
    <w:basedOn w:val="TableNormal"/>
    <w:uiPriority w:val="51"/>
    <w:rsid w:val="00307B8C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5Dark-Accent3">
    <w:name w:val="Grid Table 5 Dark Accent 3"/>
    <w:basedOn w:val="TableNormal"/>
    <w:uiPriority w:val="50"/>
    <w:rsid w:val="00612075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GridTable4-Accent3">
    <w:name w:val="Grid Table 4 Accent 3"/>
    <w:basedOn w:val="TableNormal"/>
    <w:uiPriority w:val="49"/>
    <w:rsid w:val="00612075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PlainText">
    <w:name w:val="Plain Text"/>
    <w:basedOn w:val="Normal"/>
    <w:link w:val="PlainTextChar"/>
    <w:uiPriority w:val="99"/>
    <w:unhideWhenUsed/>
    <w:rsid w:val="00B903FC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B903FC"/>
    <w:rPr>
      <w:rFonts w:ascii="Consolas" w:hAnsi="Consolas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21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46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99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50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861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758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340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36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897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173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84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250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610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058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514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370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367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44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56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15166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20534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07802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921618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60326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25905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04545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67188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57766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21781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99359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486848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62727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860598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89380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822488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77196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31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9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1569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52516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36307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1785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5857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9890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77043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2336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8993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9185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5573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7236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7344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2686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2189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5252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85315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68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8338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13680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7282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77242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6114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64201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13491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2559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4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7212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5709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83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1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916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945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283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497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338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145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95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236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35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309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85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895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889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152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62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1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3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6343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3948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58728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1768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2309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44313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44233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3650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31456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6448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6800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98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255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279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583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040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973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426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284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33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530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550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06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695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374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265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332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411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64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2336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65987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4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7724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9815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5944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8290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82547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9958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38788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74318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844714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04814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7749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8056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79885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3922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29622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9144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24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624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35274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83566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4790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2610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3869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55662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2204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7394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6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3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96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52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62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84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846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998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137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795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31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099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588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877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3956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436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49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3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04532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99463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4732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08395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88531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9783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0216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5609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735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8427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7812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02857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3845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4674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28304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9353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48727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447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5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148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971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81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612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028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869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70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385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955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031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064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907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022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286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376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510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942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97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0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3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8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85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343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834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981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348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732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069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343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150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95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712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328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624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311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323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15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671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17704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4119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3776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33090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4275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8591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4957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83276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3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4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8483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25992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6532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7999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3591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504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97521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1272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67751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69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72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48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300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481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821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330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456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475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534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740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244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068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112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193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978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703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488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910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2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4009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6553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68709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25966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8438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88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11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782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857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080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73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692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978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287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163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653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144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995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353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74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084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012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12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7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78624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0252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2351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4842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5267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67335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929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70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87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67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1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624708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82039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97041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80631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06369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47418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19523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44220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35212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99732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26866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95978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96683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12453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76876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77260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19229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824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995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751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634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814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251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034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321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882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966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318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8721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8199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186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4264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763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06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97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59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02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936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241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171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636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481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414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973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460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422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88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84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613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32025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57669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730437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3704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4926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89502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03844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67615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033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3957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870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6092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5195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3898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9747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81859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70797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27286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31449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91723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30836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82271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283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750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19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129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124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110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748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501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552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958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772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716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243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18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045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223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200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132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21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513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806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472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834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527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806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728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570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160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436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902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174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725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379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141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094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239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47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025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78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45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043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04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477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50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171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706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504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515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955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320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831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202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555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469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261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34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09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7917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8263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7911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0035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042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89270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25400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5636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6247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6237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8710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6658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09704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166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140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8776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48801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05750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4161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7422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13773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23783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7452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42145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3612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5350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2491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8324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0814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721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6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343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180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275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851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571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450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522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054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743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914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757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740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0641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083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887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8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44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89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09051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1976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7201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8406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4280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4237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5823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99910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882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12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75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06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861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131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666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222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345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350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834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712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077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169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194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437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455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7189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12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26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07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654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146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998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668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026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488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601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861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124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366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061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427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215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028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76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24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2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6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23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14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5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22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970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381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520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81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337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089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479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661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794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243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21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60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833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422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541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319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415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617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4987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319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737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277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908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880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28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205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385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435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79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73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099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427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176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792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32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881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44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66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115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024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583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862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058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911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383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570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62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77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62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24629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693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10102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5702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33075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5980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79007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2895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38991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2049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19984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9680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158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734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684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767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339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065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277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766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755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866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329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993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547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61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272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015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4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3200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12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55686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3380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3109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21345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4572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3167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672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34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69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7656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61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528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238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512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735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052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090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649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925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599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454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790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048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014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301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32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90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62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66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955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61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023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503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166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817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104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246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886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516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458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424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767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21040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0080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60161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17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66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77494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93188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8149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8392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6272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5926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5146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33328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3197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8835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0880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8288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3562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1784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4295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0113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70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5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3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93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8859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4983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88955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06545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3311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32228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44264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11135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949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5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07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39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913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116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071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552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570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68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379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062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258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946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61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897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49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582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992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6312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446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55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598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7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12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93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344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998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289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183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274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466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214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189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628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159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751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825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781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570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89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774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732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099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351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69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76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873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656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72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219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262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26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955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600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791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991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99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068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576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140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607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776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08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6593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330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1056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021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2195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0480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0328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6591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62764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9046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19616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45607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3887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2640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13044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4687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3016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86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06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2458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05312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3867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74182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579503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65538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2605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83073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900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6199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2432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2273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5099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9620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806729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0086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7912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53655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2809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1607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2716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46733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110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79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33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93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755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934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912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709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338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803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132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130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076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863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422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244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229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984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069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8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234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198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649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728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462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507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347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418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84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02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918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830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717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4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28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5398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94830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3176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17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5183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475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263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863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198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003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043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308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738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580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643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285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550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720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255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063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633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75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6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4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2078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4476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426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97113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9071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1005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28952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0945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59844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66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99245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3365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8323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1871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5657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16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1673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0864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00023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7337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9984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6469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72187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6489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6853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13412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9341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45731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6546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47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5258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557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939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796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707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188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91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114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657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229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9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756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383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877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405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744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791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872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479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490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785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069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705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64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107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461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672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19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098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622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276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329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362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72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62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97139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35410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44926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7187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0720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25338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9595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94989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994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50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6667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231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871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82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764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974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161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858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985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247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354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987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462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290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965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201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240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961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35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405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934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891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245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21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290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080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680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306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786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150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044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765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0689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690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407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9421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7566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54095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12834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6401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92763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86940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89884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54132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4290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813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295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0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2333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98164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6350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7562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55785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1363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0998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2269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65637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96628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11194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6086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47209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06634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59153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56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438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741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4463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3097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65815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8143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0040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74974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35041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5822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17801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26930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8633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7269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2326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1126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6723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821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25057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43407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260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395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433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578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294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433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493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672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908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253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25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909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366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619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77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31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1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351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13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55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983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156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27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73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285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867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451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31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737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02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506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461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77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89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393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23421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8245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64224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6799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3565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97274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757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1521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143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343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291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893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233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370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321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288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346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820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638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76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741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43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01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512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681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0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015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92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978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65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143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132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367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076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348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425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563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130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788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68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359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891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71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8613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21390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94400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562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737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428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08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806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456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66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581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912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824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378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895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570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691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103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6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921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7448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667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1318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86935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0851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4577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53160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05477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4685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03885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4978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71947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9790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7005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887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3980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6073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071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67671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47574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9606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3148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3586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83704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5674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2673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494542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3405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8818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3363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2093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07192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0781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5951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43561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52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284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07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876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532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493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687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713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122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381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028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062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00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073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644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35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560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90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997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42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76174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3914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21341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6031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83584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5586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4900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82804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259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52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128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0034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326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126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2836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896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633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765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80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441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516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704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730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178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70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22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77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435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262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554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600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647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996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441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54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873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522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2608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41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0643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965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42387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5558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3552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1129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8484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77064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14480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91264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098213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7782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11397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18954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58599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7046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3798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11110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50025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2688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656209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7647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1721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32615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72213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4415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856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61937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3914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05660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10471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1902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18943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23656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5805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81302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77103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9479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4696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0311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3768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7474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13643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5307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511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270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9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299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368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868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938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988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743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540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518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829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673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844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588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582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530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674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045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46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43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64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18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2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62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32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18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954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283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051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91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125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071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275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834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371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591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776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443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372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20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044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430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514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25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002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0446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16794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97137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44006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4747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7761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36543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34883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8075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3892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393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28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61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52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31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44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173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641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093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054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160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252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691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371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737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73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0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966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58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281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493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209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383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732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995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027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68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545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784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05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9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9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522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190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465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161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091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2936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20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444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764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448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72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2844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66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65064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1776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07329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454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4484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9138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9691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95401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5803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38094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3703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14823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25497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24053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6920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7847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2296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316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27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4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00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02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478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561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6777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213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880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681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83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470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305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7498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46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048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252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209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4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44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7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6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118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611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83556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18143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1673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5935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7256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93744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747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98775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42573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8874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5374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0435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8100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26820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0721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022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8097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8774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873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1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266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005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869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598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170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679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960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139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333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143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033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8535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738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34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507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760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007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57085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842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0132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08983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14701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08397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76363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8126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6072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21214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6419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4488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46902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4143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958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14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95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58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267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613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205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179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310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108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128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72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949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761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886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985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088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649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161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6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26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0909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55679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4986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6523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4042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08315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75495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7991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7220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4262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3985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6582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72343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1488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25548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96693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564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69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788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476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045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561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184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355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537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925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977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905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936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384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825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639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028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184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994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900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1623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40160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8656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38361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48714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28263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2284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94146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3969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5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7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620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164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881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428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164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451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589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448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265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80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15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930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810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263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73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146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064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323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10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927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193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55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519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55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952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037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556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554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702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881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20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405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964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58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426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04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66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83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954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488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941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879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11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735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589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153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808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775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615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969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733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91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356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173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7517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066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818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574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268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251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382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650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643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849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947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98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155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357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888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500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904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3655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06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5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788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103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453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424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2645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618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194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385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181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867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564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26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107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272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583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385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7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71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01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812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405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6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931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586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222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093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473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311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912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510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800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337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81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823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974685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4004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3993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3238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4254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29221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82282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9259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130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3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40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78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83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080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298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897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573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006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727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517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378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504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214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351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417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457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9501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341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792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467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632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745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06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50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481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26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918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389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35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256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030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26483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3249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9045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1373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89345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80961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46140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3975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818755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74168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08601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8604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72343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49252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4730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25864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1538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0615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56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97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85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178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928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669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541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481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674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614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280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09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643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241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622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715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8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159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947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199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541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305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732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483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926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648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862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470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957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3976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669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496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971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900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44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431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777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597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466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054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365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810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218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101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679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351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93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79840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3038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0489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0200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7228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0916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16421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5378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44955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9802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81384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3751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26232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3688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66069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66055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792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636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48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4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714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0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095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11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006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790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193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572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183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452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825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60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512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425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09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867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807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330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28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320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492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79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73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14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143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747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053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490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941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670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819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585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20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692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629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025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214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144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510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2406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2274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6891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2967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4245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78475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2039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8608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8405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13695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7169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2549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48303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8840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857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99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9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07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66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019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848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790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465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775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797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933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167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927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164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441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23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664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155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704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977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086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93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909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152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321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325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479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039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864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549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70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890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392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580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775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328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8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29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3333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377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3960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5075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5042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2311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31483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60535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7622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95864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77290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2023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6718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42750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638902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4618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34637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769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683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267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92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274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237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842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439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99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56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866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513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196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763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450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492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662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959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362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266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558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506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033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792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012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801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310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063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361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243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78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6344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65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020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60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95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61124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0648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534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00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2355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991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330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663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4819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0565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2273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11297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14843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8553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2263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32482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62688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93233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5741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25182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33739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93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17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75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55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50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1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20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060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38845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3793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893670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0207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1436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01083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166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86021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905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237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5042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85278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1945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8808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2255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2062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2446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1847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3757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7093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6565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43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4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91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900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9008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9006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56732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69138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0280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6059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07014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84703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388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81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7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24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51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91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25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191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320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144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271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371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985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890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671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520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907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4194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92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0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949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351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557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694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718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469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543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285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195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57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542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791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062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86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694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655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721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186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005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008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236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668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443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434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444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54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11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22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93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715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08835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56861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4492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6985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805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4339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6205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3244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6615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99395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23355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56509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91480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9942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941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08525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35983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9057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6875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1588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0918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52077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4725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2311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5388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65041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30932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7650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58296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1350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2258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383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18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4454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42423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603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51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703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048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768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160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682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860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66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7258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519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362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199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952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831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148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144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691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76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50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170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4949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497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019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299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354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339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919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829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050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393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983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428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27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846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589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37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956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731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143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838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815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988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457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136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106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295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15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348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295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29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05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7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3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620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271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971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213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981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864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600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31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011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35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03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422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263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550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732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185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549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68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809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42073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4774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21857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17657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0906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4163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4291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4834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305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94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14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06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15709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20317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403348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74766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30601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05419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97164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55231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74007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32997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98637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38482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77523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64716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93833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63305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45957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63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54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48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38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50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718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096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848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237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28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896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819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439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319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472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787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195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54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914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11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75297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5140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1726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9968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7075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6060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26417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22246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581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97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347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98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048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499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937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93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353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621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12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589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739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955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151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58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098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640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111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797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66550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9174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57321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42007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68421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1382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0286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2940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25907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6129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46197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39701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8267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43514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3765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58728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0361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052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001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665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08965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0297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4452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9012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88546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8921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594290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0945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7901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63945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94014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240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59107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1702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77799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4513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539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43334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6391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95874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2240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0004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1400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78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0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67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93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705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960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02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451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032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224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021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436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027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596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126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886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8262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1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46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471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0190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23333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90114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1234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9353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17696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20672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0209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2256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17803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1530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51746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4110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7177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4834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92790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246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80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99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919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660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576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645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397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039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661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557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937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8104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052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096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462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69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57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68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3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59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530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7332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095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640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537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94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933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7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095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916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883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846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962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372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650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31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3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21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5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2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8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9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3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5692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5191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46944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54604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0441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83825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4657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8404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08912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07288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40494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4618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7894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69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63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2485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8753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40541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6033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5112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4805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02362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659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62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18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694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694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870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41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244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844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71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493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178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617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746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996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077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448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496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26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4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86180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02826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1284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7056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3599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69121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42483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10117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531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827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502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03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832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734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579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891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726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64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820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40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2114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22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747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0418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6253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6844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206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63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26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36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39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54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388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377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184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340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84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144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993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362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279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51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115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578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01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550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467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693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221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6673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489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026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094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258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61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13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470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383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8408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080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744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8519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302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552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297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1776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04236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57734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5599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6908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43633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1338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14485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28024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6333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2053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98095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0174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2058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13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24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185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919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093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265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15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733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901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169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574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401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265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44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196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516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917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1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901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8295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2288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01831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80173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64153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8484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54151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3184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4737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1608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14575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46812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5403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14877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6192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20901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545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348676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19952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54530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7499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4954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95720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633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06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64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43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2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157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251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256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247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23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463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824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864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714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743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574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41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63339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34120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08487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7170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5142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0370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55952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0933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07145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58248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31800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074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5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39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69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707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114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7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919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102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157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505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011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652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07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019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624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72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332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980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20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1148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4567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6165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41178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2840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2280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68572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30930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34165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353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65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63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38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5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19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87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09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479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793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850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99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736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142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2938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873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79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40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642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774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227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73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5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06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1671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423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938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357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387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988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335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51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360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8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233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913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167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725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76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622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541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96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8079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92339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5043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9350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63969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6384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6339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59845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7651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15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9715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8806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6068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87724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7386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9864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826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0004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44533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25925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09178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05629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854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0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07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09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340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544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242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736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412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81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485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160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096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958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937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236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952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66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482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48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557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016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6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99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340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725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661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165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748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740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991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453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90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307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586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58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50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68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964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7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922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783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819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395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71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915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171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572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58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840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519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999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06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66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56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291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826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268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622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74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952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503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1146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888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447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551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783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68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115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75776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95639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2889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4375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6849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23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13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7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9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62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61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391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678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974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755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28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827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08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783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243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762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328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175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96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779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137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69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8405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74705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02700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20230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5606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38377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9380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48505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10278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5572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0092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18876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1789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93447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57749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0751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3557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003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8072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4306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57754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4833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12528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87001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4674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95610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095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16322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9565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89153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078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0578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8115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47679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312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948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858861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86268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4727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6175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495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874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843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086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116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773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270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363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021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348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814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966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342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127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784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27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56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740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46425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4412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33614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74532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5187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1128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31457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241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03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36672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3940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1527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64585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19530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4175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0028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668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24305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074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4266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57586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23893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9661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59656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07774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07508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5771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294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252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27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241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131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85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777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98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510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990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038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155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031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97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481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18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213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13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89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85840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93988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51033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9247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23412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2028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11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86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3229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54833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8431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5290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2210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98673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00643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9248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6707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10843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14115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65372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40484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53751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8997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30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82673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38094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2599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9256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18264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31650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11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6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89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870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002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816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91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639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860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35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171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10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556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996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285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857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00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4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44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1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347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3107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53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29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317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985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416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603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265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336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774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75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468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488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04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60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5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7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966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437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2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152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783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740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714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310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109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30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29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766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229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738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4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C4DF07E-359E-49BC-80F3-F6B134FEF4C3}">
  <we:reference id="wa104382081" version="1.46.0.0" store="id-ID" storeType="OMEX"/>
  <we:alternateReferences>
    <we:reference id="WA104382081" version="1.46.0.0" store="id-ID" storeType="OMEX"/>
  </we:alternateReferences>
  <we:properties>
    <we:property name="MENDELEY_CITATIONS" value="[{&quot;citationID&quot;:&quot;MENDELEY_CITATION_839a9cad-732f-4224-bed4-4896f758162a&quot;,&quot;properties&quot;:{&quot;noteIndex&quot;:0},&quot;isEdited&quot;:false,&quot;manualOverride&quot;:{&quot;isManuallyOverridden&quot;:false,&quot;citeprocText&quot;:&quot;(Munawar, 2006)&quot;,&quot;manualOverrideText&quot;:&quot;&quot;},&quot;citationTag&quot;:&quot;MENDELEY_CITATION_v3_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&quot;,&quot;citationItems&quot;:[{&quot;id&quot;:&quot;b7f01576-23b5-3d28-a469-734e3a77ada8&quot;,&quot;itemData&quot;:{&quot;type&quot;:&quot;article-journal&quot;,&quot;id&quot;:&quot;b7f01576-23b5-3d28-a469-734e3a77ada8&quot;,&quot;title&quot;:&quot;Perencanaan Angkutan Umum Perkotaan berkelanjutan&quot;,&quot;author&quot;:[{&quot;family&quot;:&quot;Munawar&quot;,&quot;given&quot;:&quot;Ahmad&quot;,&quot;parse-names&quot;:false,&quot;dropping-particle&quot;:&quot;&quot;,&quot;non-dropping-particle&quot;:&quot;&quot;}],&quot;issued&quot;:{&quot;date-parts&quot;:[[2006]]},&quot;container-title-short&quot;:&quot;&quot;},&quot;isTemporary&quot;:false}]},{&quot;citationID&quot;:&quot;MENDELEY_CITATION_7dddcff8-7fc3-4e2e-a856-2e51bf38c3ab&quot;,&quot;properties&quot;:{&quot;noteIndex&quot;:0},&quot;isEdited&quot;:false,&quot;manualOverride&quot;:{&quot;isManuallyOverridden&quot;:true,&quot;citeprocText&quot;:&quot;(Margareth Melisa, Papia J.C. Franklin and Fela Warouw, 2015)&quot;,&quot;manualOverrideText&quot;:&quot;(Melisa, Margareth, 2015)&quot;},&quot;citationTag&quot;:&quot;MENDELEY_CITATION_v3_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&quot;,&quot;citationItems&quot;:[{&quot;id&quot;:&quot;f0e6d26d-9866-3c5c-90ac-651138e7a188&quot;,&quot;itemData&quot;:{&quot;type&quot;:&quot;article-journal&quot;,&quot;id&quot;:&quot;f0e6d26d-9866-3c5c-90ac-651138e7a188&quot;,&quot;title&quot;:&quot;Studi Kemacetan Lalu Lintas Di Pusat Kota Ratahan&quot;,&quot;author&quot;:[{&quot;family&quot;:&quot;Margareth Melisa&quot;,&quot;given&quot;:&quot;&quot;,&quot;parse-names&quot;:false,&quot;dropping-particle&quot;:&quot;&quot;,&quot;non-dropping-particle&quot;:&quot;&quot;},{&quot;family&quot;:&quot;Papia J.C. Franklin&quot;,&quot;given&quot;:&quot;&quot;,&quot;parse-names&quot;:false,&quot;dropping-particle&quot;:&quot;&quot;,&quot;non-dropping-particle&quot;:&quot;&quot;},{&quot;family&quot;:&quot;Fela Warouw&quot;,&quot;given&quot;:&quot;&quot;,&quot;parse-names&quot;:false,&quot;dropping-particle&quot;:&quot;&quot;,&quot;non-dropping-particle&quot;:&quot;&quot;}],&quot;issued&quot;:{&quot;date-parts&quot;:[[2015]]},&quot;container-title-short&quot;:&quot;&quot;},&quot;isTemporary&quot;:false}]},{&quot;citationID&quot;:&quot;MENDELEY_CITATION_c011bbac-2ac2-4063-8f12-e74f356df13b&quot;,&quot;properties&quot;:{&quot;noteIndex&quot;:0},&quot;isEdited&quot;:false,&quot;manualOverride&quot;:{&quot;isManuallyOverridden&quot;:false,&quot;citeprocText&quot;:&quot;(Mustikarani and Suherdiyanto, 2016)&quot;,&quot;manualOverrideText&quot;:&quot;&quot;},&quot;citationTag&quot;:&quot;MENDELEY_CITATION_v3_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&quot;,&quot;citationItems&quot;:[{&quot;id&quot;:&quot;69ffa4e2-1dea-33b8-a9f6-c328884c8311&quot;,&quot;itemData&quot;:{&quot;type&quot;:&quot;article-journal&quot;,&quot;id&quot;:&quot;69ffa4e2-1dea-33b8-a9f6-c328884c8311&quot;,&quot;title&quot;:&quot;ANALISIS FAKTOR-FAKTOR PENYEBAB KEMACETAN LALU LINTAS DI SEPANJANG JALAN H RAIS A RAHMAN (SUI JAWI) KOTA PONTIANAK&quot;,&quot;author&quot;:[{&quot;family&quot;:&quot;Mustikarani&quot;,&quot;given&quot;:&quot;Wini&quot;,&quot;parse-names&quot;:false,&quot;dropping-particle&quot;:&quot;&quot;,&quot;non-dropping-particle&quot;:&quot;&quot;},{&quot;family&quot;:&quot;Suherdiyanto&quot;,&quot;given&quot;:&quot;&quot;,&quot;parse-names&quot;:false,&quot;dropping-particle&quot;:&quot;&quot;,&quot;non-dropping-particle&quot;:&quot;&quot;}],&quot;issued&quot;:{&quot;date-parts&quot;:[[2016]]},&quot;container-title-short&quot;:&quot;&quot;},&quot;isTemporary&quot;:false}]},{&quot;citationID&quot;:&quot;MENDELEY_CITATION_41441334-271b-420e-bbe4-580a6b6e279f&quot;,&quot;properties&quot;:{&quot;noteIndex&quot;:0},&quot;isEdited&quot;:false,&quot;manualOverride&quot;:{&quot;isManuallyOverridden&quot;:false,&quot;citeprocText&quot;:&quot;(Koran Bekasi.ID, 2021)&quot;,&quot;manualOverrideText&quot;:&quot;&quot;},&quot;citationTag&quot;:&quot;MENDELEY_CITATION_v3_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&quot;,&quot;citationItems&quot;:[{&quot;id&quot;:&quot;c8157c77-19c0-334b-8b30-9e68f1ec645a&quot;,&quot;itemData&quot;:{&quot;type&quot;:&quot;article-newspaper&quot;,&quot;id&quot;:&quot;c8157c77-19c0-334b-8b30-9e68f1ec645a&quot;,&quot;title&quot;:&quot;Pintu Tol Bekasi Timur Sering Macet&quot;,&quot;author&quot;:[{&quot;family&quot;:&quot;Koran Bekasi.ID&quot;,&quot;given&quot;:&quot;&quot;,&quot;parse-names&quot;:false,&quot;dropping-particle&quot;:&quot;&quot;,&quot;non-dropping-particle&quot;:&quot;&quot;}],&quot;container-title&quot;:&quot;Koran Bekasi.ID&quot;,&quot;accessed&quot;:{&quot;date-parts&quot;:[[2022,1,12]]},&quot;URL&quot;:&quot;https://koranbekasi.id/index.php/2021/11/06/pintu-tol-bekasi-timur-sering-macet/&quot;,&quot;issued&quot;:{&quot;date-parts&quot;:[[2021]]},&quot;container-title-short&quot;:&quot;&quot;},&quot;isTemporary&quot;:false}]},{&quot;citationID&quot;:&quot;MENDELEY_CITATION_64a37bfd-5ae9-46fa-9dba-8b2d518f4fd4&quot;,&quot;properties&quot;:{&quot;noteIndex&quot;:0},&quot;isEdited&quot;:false,&quot;manualOverride&quot;:{&quot;isManuallyOverridden&quot;:false,&quot;citeprocText&quot;:&quot;(Berita Trans.com, 2021)&quot;,&quot;manualOverrideText&quot;:&quot;&quot;},&quot;citationTag&quot;:&quot;MENDELEY_CITATION_v3_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&quot;,&quot;citationItems&quot;:[{&quot;id&quot;:&quot;64ae9662-7514-386f-82b8-351154c792a5&quot;,&quot;itemData&quot;:{&quot;type&quot;:&quot;article-newspaper&quot;,&quot;id&quot;:&quot;64ae9662-7514-386f-82b8-351154c792a5&quot;,&quot;title&quot;:&quot;Bus Kota di Depan Gerbang Tol Bekasi Timur Berlimpah Penumpang Senin Pagi&quot;,&quot;author&quot;:[{&quot;family&quot;:&quot;Berita Trans.com&quot;,&quot;given&quot;:&quot;&quot;,&quot;parse-names&quot;:false,&quot;dropping-particle&quot;:&quot;&quot;,&quot;non-dropping-particle&quot;:&quot;&quot;}],&quot;container-title&quot;:&quot;Berita Trans.com&quot;,&quot;accessed&quot;:{&quot;date-parts&quot;:[[2022,1,31]]},&quot;URL&quot;:&quot;https://www.beritatrans.com/artikel/209983/Bus-Kota-di-Depan-Gerbang-Tol-Bekasi-Timur-Berlimpah-Penumpang-Senin-Pagi/&quot;,&quot;issued&quot;:{&quot;date-parts&quot;:[[2021]]},&quot;container-title-short&quot;:&quot;&quot;},&quot;isTemporary&quot;:false}]},{&quot;citationID&quot;:&quot;MENDELEY_CITATION_d9302dd8-de37-4572-b9da-cada18f7b412&quot;,&quot;properties&quot;:{&quot;noteIndex&quot;:0},&quot;isEdited&quot;:false,&quot;manualOverride&quot;:{&quot;isManuallyOverridden&quot;:true,&quot;citeprocText&quot;:&quot;(UU Nomor 22, 2009)&quot;,&quot;manualOverrideText&quot;:&quot;(UU Nomer 22, 2009)&quot;},&quot;citationTag&quot;:&quot;MENDELEY_CITATION_v3_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&quot;,&quot;citationItems&quot;:[{&quot;id&quot;:&quot;9da39ca7-817a-3bb5-812e-481c0f5fc823&quot;,&quot;itemData&quot;:{&quot;type&quot;:&quot;legislation&quot;,&quot;id&quot;:&quot;9da39ca7-817a-3bb5-812e-481c0f5fc823&quot;,&quot;title&quot;:&quot;UU No.22 tahun 2009 Tentang Lalu Lintas dan Angkutan Jalan&quot;,&quot;author&quot;:[{&quot;family&quot;:&quot;UU Nomor 22&quot;,&quot;given&quot;:&quot;&quot;,&quot;parse-names&quot;:false,&quot;dropping-particle&quot;:&quot;&quot;,&quot;non-dropping-particle&quot;:&quot;&quot;}],&quot;issued&quot;:{&quot;date-parts&quot;:[[2009]]},&quot;container-title-short&quot;:&quot;&quot;},&quot;isTemporary&quot;:false}]},{&quot;citationID&quot;:&quot;MENDELEY_CITATION_26e9397f-c070-4a9d-a20f-a86cb17a8745&quot;,&quot;properties&quot;:{&quot;noteIndex&quot;:0},&quot;isEdited&quot;:false,&quot;manualOverride&quot;:{&quot;isManuallyOverridden&quot;:true,&quot;citeprocText&quot;:&quot;(PP Nomor 43, 1993)&quot;,&quot;manualOverrideText&quot;:&quot;PP Nomor 43 Tahun 1993&quot;},&quot;citationTag&quot;:&quot;MENDELEY_CITATION_v3_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&quot;,&quot;citationItems&quot;:[{&quot;id&quot;:&quot;050db607-75d8-3ab3-921e-11ff10a8e88a&quot;,&quot;itemData&quot;:{&quot;type&quot;:&quot;article-journal&quot;,&quot;id&quot;:&quot;050db607-75d8-3ab3-921e-11ff10a8e88a&quot;,&quot;title&quot;:&quot;pp_no_43_tahun_1993&quot;,&quot;author&quot;:[{&quot;family&quot;:&quot;PP Nomor 43&quot;,&quot;given&quot;:&quot;&quot;,&quot;parse-names&quot;:false,&quot;dropping-particle&quot;:&quot;&quot;,&quot;non-dropping-particle&quot;:&quot;&quot;}],&quot;issued&quot;:{&quot;date-parts&quot;:[[1993]]},&quot;container-title-short&quot;:&quot;&quot;},&quot;isTemporary&quot;:false}]},{&quot;citationID&quot;:&quot;MENDELEY_CITATION_1f950737-d262-4c95-bc30-586d373e17e7&quot;,&quot;properties&quot;:{&quot;noteIndex&quot;:0},&quot;isEdited&quot;:false,&quot;manualOverride&quot;:{&quot;isManuallyOverridden&quot;:false,&quot;citeprocText&quot;:&quot;(Royan, 2015)&quot;,&quot;manualOverrideText&quot;:&quot;&quot;},&quot;citationTag&quot;:&quot;MENDELEY_CITATION_v3_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&quot;,&quot;citationItems&quot;:[{&quot;id&quot;:&quot;f5bbbd4b-580c-3d49-b748-fefd022db776&quot;,&quot;itemData&quot;:{&quot;type&quot;:&quot;article-journal&quot;,&quot;id&quot;:&quot;f5bbbd4b-580c-3d49-b748-fefd022db776&quot;,&quot;title&quot;:&quot;ANALISA PERENCANAAN TRAFFIC LIGHT DI PERSIMPANGAN BANDARA SMB II PALEMBANG&quot;,&quot;author&quot;:[{&quot;family&quot;:&quot;Royan&quot;,&quot;given&quot;:&quot;Noto&quot;,&quot;parse-names&quot;:false,&quot;dropping-particle&quot;:&quot;&quot;,&quot;non-dropping-particle&quot;:&quot;&quot;}],&quot;ISSN&quot;:&quot;2088-0804&quot;,&quot;issued&quot;:{&quot;date-parts&quot;:[[2015]]},&quot;container-title-short&quot;:&quot;&quot;},&quot;isTemporary&quot;:false}]},{&quot;citationID&quot;:&quot;MENDELEY_CITATION_f33303ab-341b-4371-b4d0-c1937d849ce2&quot;,&quot;properties&quot;:{&quot;noteIndex&quot;:0},&quot;isEdited&quot;:false,&quot;manualOverride&quot;:{&quot;isManuallyOverridden&quot;:false,&quot;citeprocText&quot;:&quot;(Mataram, 2017)&quot;,&quot;manualOverrideText&quot;:&quot;&quot;},&quot;citationTag&quot;:&quot;MENDELEY_CITATION_v3_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&quot;,&quot;citationItems&quot;:[{&quot;id&quot;:&quot;d90787bf-0080-3991-a2c8-da65ff28c790&quot;,&quot;itemData&quot;:{&quot;type&quot;:&quot;report&quot;,&quot;id&quot;:&quot;d90787bf-0080-3991-a2c8-da65ff28c790&quot;,&quot;title&quot;:&quot;STUDI SIMPANG TAK BERSINYAL (Studi Kasus : Jalan Raya Uluwatu – Jalan Raya Kampus Unud)&quot;,&quot;author&quot;:[{&quot;family&quot;:&quot;Mataram&quot;,&quot;given&quot;:&quot;I Nyoman Karnata&quot;,&quot;parse-names&quot;:false,&quot;dropping-particle&quot;:&quot;&quot;,&quot;non-dropping-particle&quot;:&quot;&quot;}],&quot;issued&quot;:{&quot;date-parts&quot;:[[2017]]},&quot;container-title-short&quot;:&quot;&quot;},&quot;isTemporary&quot;:false}]},{&quot;citationID&quot;:&quot;MENDELEY_CITATION_3dd2450f-e778-4c78-b452-110ce256d918&quot;,&quot;properties&quot;:{&quot;noteIndex&quot;:0},&quot;isEdited&quot;:false,&quot;manualOverride&quot;:{&quot;isManuallyOverridden&quot;:false,&quot;citeprocText&quot;:&quot;(MKJI, 1997)&quot;,&quot;manualOverrideText&quot;:&quot;&quot;},&quot;citationTag&quot;:&quot;MENDELEY_CITATION_v3_eyJjaXRhdGlvbklEIjoiTUVOREVMRVlfQ0lUQVRJT05fM2RkMjQ1MGYtZTc3OC00Yzc4LWI0NTItMTEwY2UyNTZkOTE4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Jvb2siLCJpZCI6ImU4NDgxMTkyLTJhNjctM2M0OC04MWZjLWJkNzhhNTUwYjAwZSIsInRpdGxlIjoiTWFudWFsIEthcGFzaXRhcyBKYWxhbiBJbmRvbmVzaWEiLCJhdXRob3IiOlt7ImZhbWlseSI6Ik1LSkkiLCJnaXZlbiI6IiIsInBhcnNlLW5hbWVzIjpmYWxzZSwiZHJvcHBpbmctcGFydGljbGUiOiIiLCJub24tZHJvcHBpbmctcGFydGljbGUiOiIifV0sImlzc3VlZCI6eyJkYXRlLXBhcnRzIjpbWzE5OTddXX0sImNvbnRhaW5lci10aXRsZS1zaG9ydCI6IiJ9LCJpc1RlbXBvcmFyeSI6ZmFsc2V9XX0=&quot;,&quot;citationItems&quot;:[{&quot;id&quot;:&quot;e8481192-2a67-3c48-81fc-bd78a550b00e&quot;,&quot;itemData&quot;:{&quot;type&quot;:&quot;book&quot;,&quot;id&quot;:&quot;e8481192-2a67-3c48-81fc-bd78a550b00e&quot;,&quot;title&quot;:&quot;Manual Kapasitas Jalan Indonesia&quot;,&quot;author&quot;:[{&quot;family&quot;:&quot;MKJI&quot;,&quot;given&quot;:&quot;&quot;,&quot;parse-names&quot;:false,&quot;dropping-particle&quot;:&quot;&quot;,&quot;non-dropping-particle&quot;:&quot;&quot;}],&quot;issued&quot;:{&quot;date-parts&quot;:[[1997]]},&quot;container-title-short&quot;:&quot;&quot;},&quot;isTemporary&quot;:false}]},{&quot;citationID&quot;:&quot;MENDELEY_CITATION_c44663d8-5523-4682-9e65-e5e8a4df5157&quot;,&quot;properties&quot;:{&quot;noteIndex&quot;:0},&quot;isEdited&quot;:false,&quot;manualOverride&quot;:{&quot;isManuallyOverridden&quot;:false,&quot;citeprocText&quot;:&quot;(MKJI, 1997)&quot;,&quot;manualOverrideText&quot;:&quot;&quot;},&quot;citationTag&quot;:&quot;MENDELEY_CITATION_v3_eyJjaXRhdGlvbklEIjoiTUVOREVMRVlfQ0lUQVRJT05fYzQ0NjYzZDgtNTUyMy00NjgyLTllNjUtZTVlOGE0ZGY1MTU3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Jvb2siLCJpZCI6ImU4NDgxMTkyLTJhNjctM2M0OC04MWZjLWJkNzhhNTUwYjAwZSIsInRpdGxlIjoiTWFudWFsIEthcGFzaXRhcyBKYWxhbiBJbmRvbmVzaWEiLCJhdXRob3IiOlt7ImZhbWlseSI6Ik1LSkkiLCJnaXZlbiI6IiIsInBhcnNlLW5hbWVzIjpmYWxzZSwiZHJvcHBpbmctcGFydGljbGUiOiIiLCJub24tZHJvcHBpbmctcGFydGljbGUiOiIifV0sImlzc3VlZCI6eyJkYXRlLXBhcnRzIjpbWzE5OTddXX0sImNvbnRhaW5lci10aXRsZS1zaG9ydCI6IiJ9LCJpc1RlbXBvcmFyeSI6ZmFsc2V9XX0=&quot;,&quot;citationItems&quot;:[{&quot;id&quot;:&quot;e8481192-2a67-3c48-81fc-bd78a550b00e&quot;,&quot;itemData&quot;:{&quot;type&quot;:&quot;book&quot;,&quot;id&quot;:&quot;e8481192-2a67-3c48-81fc-bd78a550b00e&quot;,&quot;title&quot;:&quot;Manual Kapasitas Jalan Indonesia&quot;,&quot;author&quot;:[{&quot;family&quot;:&quot;MKJI&quot;,&quot;given&quot;:&quot;&quot;,&quot;parse-names&quot;:false,&quot;dropping-particle&quot;:&quot;&quot;,&quot;non-dropping-particle&quot;:&quot;&quot;}],&quot;issued&quot;:{&quot;date-parts&quot;:[[1997]]},&quot;container-title-short&quot;:&quot;&quot;},&quot;isTemporary&quot;:false}]},{&quot;citationID&quot;:&quot;MENDELEY_CITATION_f1ea1b65-7328-4299-bc30-37070bc93026&quot;,&quot;properties&quot;:{&quot;noteIndex&quot;:0},&quot;isEdited&quot;:false,&quot;manualOverride&quot;:{&quot;isManuallyOverridden&quot;:false,&quot;citeprocText&quot;:&quot;(&lt;i&gt;Pedoman Perencanaan Median Jalan&lt;/i&gt;, 2004)&quot;,&quot;manualOverrideText&quot;:&quot;&quot;},&quot;citationTag&quot;:&quot;MENDELEY_CITATION_v3_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&quot;,&quot;citationItems&quot;:[{&quot;id&quot;:&quot;5394100f-f25a-3d8c-ba4b-45bec536a657&quot;,&quot;itemData&quot;:{&quot;type&quot;:&quot;report&quot;,&quot;id&quot;:&quot;5394100f-f25a-3d8c-ba4b-45bec536a657&quot;,&quot;title&quot;:&quot;Pedoman Perencanaan Median Jalan&quot;,&quot;issued&quot;:{&quot;date-parts&quot;:[[2004]]},&quot;container-title-short&quot;:&quot;&quot;},&quot;isTemporary&quot;:false}]},{&quot;citationID&quot;:&quot;MENDELEY_CITATION_bcc526ef-8778-4ed7-b1e7-e1e21f76fb59&quot;,&quot;properties&quot;:{&quot;noteIndex&quot;:0},&quot;isEdited&quot;:false,&quot;manualOverride&quot;:{&quot;isManuallyOverridden&quot;:false,&quot;citeprocText&quot;:&quot;(MKJI, 1997)&quot;,&quot;manualOverrideText&quot;:&quot;&quot;},&quot;citationTag&quot;:&quot;MENDELEY_CITATION_v3_eyJjaXRhdGlvbklEIjoiTUVOREVMRVlfQ0lUQVRJT05fYmNjNTI2ZWYtODc3OC00ZWQ3LWIxZTctZTFlMjFmNzZmYjU5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Jvb2siLCJpZCI6ImU4NDgxMTkyLTJhNjctM2M0OC04MWZjLWJkNzhhNTUwYjAwZSIsInRpdGxlIjoiTWFudWFsIEthcGFzaXRhcyBKYWxhbiBJbmRvbmVzaWEiLCJhdXRob3IiOlt7ImZhbWlseSI6Ik1LSkkiLCJnaXZlbiI6IiIsInBhcnNlLW5hbWVzIjpmYWxzZSwiZHJvcHBpbmctcGFydGljbGUiOiIiLCJub24tZHJvcHBpbmctcGFydGljbGUiOiIifV0sImlzc3VlZCI6eyJkYXRlLXBhcnRzIjpbWzE5OTddXX0sImNvbnRhaW5lci10aXRsZS1zaG9ydCI6IiJ9LCJpc1RlbXBvcmFyeSI6ZmFsc2V9XX0=&quot;,&quot;citationItems&quot;:[{&quot;id&quot;:&quot;e8481192-2a67-3c48-81fc-bd78a550b00e&quot;,&quot;itemData&quot;:{&quot;type&quot;:&quot;book&quot;,&quot;id&quot;:&quot;e8481192-2a67-3c48-81fc-bd78a550b00e&quot;,&quot;title&quot;:&quot;Manual Kapasitas Jalan Indonesia&quot;,&quot;author&quot;:[{&quot;family&quot;:&quot;MKJI&quot;,&quot;given&quot;:&quot;&quot;,&quot;parse-names&quot;:false,&quot;dropping-particle&quot;:&quot;&quot;,&quot;non-dropping-particle&quot;:&quot;&quot;}],&quot;issued&quot;:{&quot;date-parts&quot;:[[1997]]},&quot;container-title-short&quot;:&quot;&quot;},&quot;isTemporary&quot;:false}]},{&quot;citationID&quot;:&quot;MENDELEY_CITATION_237aa067-9eb8-4c67-b85d-246b5b59ca1c&quot;,&quot;properties&quot;:{&quot;noteIndex&quot;:0},&quot;isEdited&quot;:false,&quot;manualOverride&quot;:{&quot;isManuallyOverridden&quot;:false,&quot;citeprocText&quot;:&quot;(MKJI, 1997)&quot;,&quot;manualOverrideText&quot;:&quot;&quot;},&quot;citationTag&quot;:&quot;MENDELEY_CITATION_v3_eyJjaXRhdGlvbklEIjoiTUVOREVMRVlfQ0lUQVRJT05fMjM3YWEwNjctOWViOC00YzY3LWI4NWQtMjQ2YjViNTljYTFj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Jvb2siLCJpZCI6ImU4NDgxMTkyLTJhNjctM2M0OC04MWZjLWJkNzhhNTUwYjAwZSIsInRpdGxlIjoiTWFudWFsIEthcGFzaXRhcyBKYWxhbiBJbmRvbmVzaWEiLCJhdXRob3IiOlt7ImZhbWlseSI6Ik1LSkkiLCJnaXZlbiI6IiIsInBhcnNlLW5hbWVzIjpmYWxzZSwiZHJvcHBpbmctcGFydGljbGUiOiIiLCJub24tZHJvcHBpbmctcGFydGljbGUiOiIifV0sImlzc3VlZCI6eyJkYXRlLXBhcnRzIjpbWzE5OTddXX0sImNvbnRhaW5lci10aXRsZS1zaG9ydCI6IiJ9LCJpc1RlbXBvcmFyeSI6ZmFsc2V9XX0=&quot;,&quot;citationItems&quot;:[{&quot;id&quot;:&quot;e8481192-2a67-3c48-81fc-bd78a550b00e&quot;,&quot;itemData&quot;:{&quot;type&quot;:&quot;book&quot;,&quot;id&quot;:&quot;e8481192-2a67-3c48-81fc-bd78a550b00e&quot;,&quot;title&quot;:&quot;Manual Kapasitas Jalan Indonesia&quot;,&quot;author&quot;:[{&quot;family&quot;:&quot;MKJI&quot;,&quot;given&quot;:&quot;&quot;,&quot;parse-names&quot;:false,&quot;dropping-particle&quot;:&quot;&quot;,&quot;non-dropping-particle&quot;:&quot;&quot;}],&quot;issued&quot;:{&quot;date-parts&quot;:[[1997]]},&quot;container-title-short&quot;:&quot;&quot;},&quot;isTemporary&quot;:false}]},{&quot;citationID&quot;:&quot;MENDELEY_CITATION_71ac82ef-25d8-4abb-bbb6-9a967bcfcd7f&quot;,&quot;properties&quot;:{&quot;noteIndex&quot;:0},&quot;isEdited&quot;:false,&quot;manualOverride&quot;:{&quot;isManuallyOverridden&quot;:false,&quot;citeprocText&quot;:&quot;(Margareth Melisa, Papia J.C. Franklin and Fela Warouw, 2015)&quot;,&quot;manualOverrideText&quot;:&quot;&quot;},&quot;citationTag&quot;:&quot;MENDELEY_CITATION_v3_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&quot;,&quot;citationItems&quot;:[{&quot;id&quot;:&quot;f0e6d26d-9866-3c5c-90ac-651138e7a188&quot;,&quot;itemData&quot;:{&quot;type&quot;:&quot;article-journal&quot;,&quot;id&quot;:&quot;f0e6d26d-9866-3c5c-90ac-651138e7a188&quot;,&quot;title&quot;:&quot;Studi Kemacetan Lalu Lintas Di Pusat Kota Ratahan&quot;,&quot;author&quot;:[{&quot;family&quot;:&quot;Margareth Melisa&quot;,&quot;given&quot;:&quot;&quot;,&quot;parse-names&quot;:false,&quot;dropping-particle&quot;:&quot;&quot;,&quot;non-dropping-particle&quot;:&quot;&quot;},{&quot;family&quot;:&quot;Papia J.C. Franklin&quot;,&quot;given&quot;:&quot;&quot;,&quot;parse-names&quot;:false,&quot;dropping-particle&quot;:&quot;&quot;,&quot;non-dropping-particle&quot;:&quot;&quot;},{&quot;family&quot;:&quot;Fela Warouw&quot;,&quot;given&quot;:&quot;&quot;,&quot;parse-names&quot;:false,&quot;dropping-particle&quot;:&quot;&quot;,&quot;non-dropping-particle&quot;:&quot;&quot;}],&quot;issued&quot;:{&quot;date-parts&quot;:[[2015]]},&quot;container-title-short&quot;:&quot;&quot;},&quot;isTemporary&quot;:false}]},{&quot;citationID&quot;:&quot;MENDELEY_CITATION_eacc3d60-3e29-40d3-a30b-9fc1b288e7fb&quot;,&quot;properties&quot;:{&quot;noteIndex&quot;:0},&quot;isEdited&quot;:false,&quot;manualOverride&quot;:{&quot;isManuallyOverridden&quot;:false,&quot;citeprocText&quot;:&quot;(MKJI, 1997)&quot;,&quot;manualOverrideText&quot;:&quot;&quot;},&quot;citationTag&quot;:&quot;MENDELEY_CITATION_v3_eyJjaXRhdGlvbklEIjoiTUVOREVMRVlfQ0lUQVRJT05fZWFjYzNkNjAtM2UyOS00MGQzLWEzMGItOWZjMWIyODhlN2Zi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FydGljbGUtam91cm5hbCIsImlkIjoiZTg0ODExOTItMmE2Ny0zYzQ4LTgxZmMtYmQ3OGE1NTBiMDBlIiwidGl0bGUiOiJta2ppIiwiYXV0aG9yIjpbeyJmYW1pbHkiOiJNS0pJIiwiZ2l2ZW4iOiIiLCJwYXJzZS1uYW1lcyI6ZmFsc2UsImRyb3BwaW5nLXBhcnRpY2xlIjoiIiwibm9uLWRyb3BwaW5nLXBhcnRpY2xlIjoiIn1dLCJpc3N1ZWQiOnsiZGF0ZS1wYXJ0cyI6W1sxOTk3XV19LCJjb250YWluZXItdGl0bGUtc2hvcnQiOiIifSwiaXNUZW1wb3JhcnkiOmZhbHNlfV19&quot;,&quot;citationItems&quot;:[{&quot;id&quot;:&quot;e8481192-2a67-3c48-81fc-bd78a550b00e&quot;,&quot;itemData&quot;:{&quot;type&quot;:&quot;book&quot;,&quot;id&quot;:&quot;e8481192-2a67-3c48-81fc-bd78a550b00e&quot;,&quot;title&quot;:&quot;Manual Kapasitas Jalan Indonesia&quot;,&quot;author&quot;:[{&quot;family&quot;:&quot;MKJI&quot;,&quot;given&quot;:&quot;&quot;,&quot;parse-names&quot;:false,&quot;dropping-particle&quot;:&quot;&quot;,&quot;non-dropping-particle&quot;:&quot;&quot;}],&quot;issued&quot;:{&quot;date-parts&quot;:[[1997]]},&quot;container-title-short&quot;:&quot;&quot;},&quot;isTemporary&quot;:false}]},{&quot;citationID&quot;:&quot;MENDELEY_CITATION_efcf7e1b-60c3-488b-b31d-999ef0d59053&quot;,&quot;properties&quot;:{&quot;noteIndex&quot;:0},&quot;isEdited&quot;:false,&quot;manualOverride&quot;:{&quot;isManuallyOverridden&quot;:false,&quot;citeprocText&quot;:&quot;(Pratama and Wiyono, 2021)&quot;,&quot;manualOverrideText&quot;:&quot;&quot;},&quot;citationTag&quot;:&quot;MENDELEY_CITATION_v3_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&quot;,&quot;citationItems&quot;:[{&quot;id&quot;:&quot;47cc7487-f3e8-3051-af5b-a1b7e3c3104f&quot;,&quot;itemData&quot;:{&quot;type&quot;:&quot;article-journal&quot;,&quot;id&quot;:&quot;47cc7487-f3e8-3051-af5b-a1b7e3c3104f&quot;,&quot;title&quot;:&quot;Pengembangan Modul Media Pembelajaran AutoCad STUDI LITERATUR PENGEMBANGAN MODUL MEDIA PEMBELAJARAN AUTOCAD PADA MATA PELAJARAN APLIKASI PERANGKAT LUNAK DAN PERANCANGAN INTERIOR GEDUNG KELAS XI DPIB SMK NEGERI 2 SURABAYA&quot;,&quot;author&quot;:[{&quot;family&quot;:&quot;Pratama&quot;,&quot;given&quot;:&quot;Dimas, Much&quot;,&quot;parse-names&quot;:false,&quot;dropping-particle&quot;:&quot;&quot;,&quot;non-dropping-particle&quot;:&quot;&quot;},{&quot;family&quot;:&quot;Wiyono&quot;,&quot;given&quot;:&quot;Agus&quot;,&quot;parse-names&quot;:false,&quot;dropping-particle&quot;:&quot;&quot;,&quot;non-dropping-particle&quot;:&quot;&quot;}],&quot;issued&quot;:{&quot;date-parts&quot;:[[2021]]},&quot;container-title-short&quot;:&quot;&quot;},&quot;isTemporary&quot;:false}]},{&quot;citationID&quot;:&quot;MENDELEY_CITATION_80af07b6-b61c-4bce-9ad7-64a0ff074e1a&quot;,&quot;properties&quot;:{&quot;noteIndex&quot;:0},&quot;isEdited&quot;:false,&quot;manualOverride&quot;:{&quot;isManuallyOverridden&quot;:false,&quot;citeprocText&quot;:&quot;(MKJI, 1997)&quot;,&quot;manualOverrideText&quot;:&quot;&quot;},&quot;citationTag&quot;:&quot;MENDELEY_CITATION_v3_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&quot;,&quot;citationItems&quot;:[{&quot;id&quot;:&quot;e8481192-2a67-3c48-81fc-bd78a550b00e&quot;,&quot;itemData&quot;:{&quot;type&quot;:&quot;book&quot;,&quot;id&quot;:&quot;e8481192-2a67-3c48-81fc-bd78a550b00e&quot;,&quot;title&quot;:&quot;Manual Kapasitas Jalan Indonesia&quot;,&quot;author&quot;:[{&quot;family&quot;:&quot;MKJI&quot;,&quot;given&quot;:&quot;&quot;,&quot;parse-names&quot;:false,&quot;dropping-particle&quot;:&quot;&quot;,&quot;non-dropping-particle&quot;:&quot;&quot;}],&quot;issued&quot;:{&quot;date-parts&quot;:[[1997]]},&quot;container-title-short&quot;:&quot;&quot;},&quot;isTemporary&quot;:false}]},{&quot;citationID&quot;:&quot;MENDELEY_CITATION_55a665f0-d2d2-4c32-8d8e-f0c02961793b&quot;,&quot;properties&quot;:{&quot;noteIndex&quot;:0},&quot;isEdited&quot;:false,&quot;manualOverride&quot;:{&quot;isManuallyOverridden&quot;:true,&quot;citeprocText&quot;:&quot;(“PM Perhubungan No 14 Tahun 2006,” no date)&quot;,&quot;manualOverrideText&quot;:&quot;PM Perhubungan No 14 Tahun 2006 &quot;},&quot;citationTag&quot;:&quot;MENDELEY_CITATION_v3_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&quot;,&quot;citationItems&quot;:[{&quot;id&quot;:&quot;5d2065a4-5d34-3cd0-a544-376a60f3ae57&quot;,&quot;itemData&quot;:{&quot;type&quot;:&quot;article-journal&quot;,&quot;id&quot;:&quot;5d2065a4-5d34-3cd0-a544-376a60f3ae57&quot;,&quot;title&quot;:&quot;PM Perhubungan No 14 Tahun 2006&quot;,&quot;container-title-short&quot;:&quot;&quot;},&quot;isTemporary&quot;:false}]}]"/>
    <we:property name="MENDELEY_CITATIONS_STYLE" value="{&quot;id&quot;:&quot;https://www.zotero.org/styles/harvard-cite-them-right&quot;,&quot;title&quot;:&quot;Cite Them Right 12th edition - Harvard&quot;,&quot;format&quot;:&quot;author-date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9242A2D0-824A-45E2-BDB1-FA88EBC5B4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877</TotalTime>
  <Pages>5</Pages>
  <Words>496</Words>
  <Characters>2829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Hardiyanto Wibowo</cp:lastModifiedBy>
  <cp:revision>5</cp:revision>
  <cp:lastPrinted>2022-08-10T11:49:00Z</cp:lastPrinted>
  <dcterms:created xsi:type="dcterms:W3CDTF">2022-07-20T15:43:00Z</dcterms:created>
  <dcterms:modified xsi:type="dcterms:W3CDTF">2022-08-10T12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2d201ad5-3e87-3682-b1de-2595f3367720</vt:lpwstr>
  </property>
</Properties>
</file>